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7D57F7BE" w14:textId="336BD036"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MS Thesis Proposal</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5015F4"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A70F1A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2FE44C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8CBFE4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433B0E88" w:rsidR="000560AF" w:rsidRPr="00084CE8" w:rsidRDefault="00C8148D"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 xml:space="preserve">Temporal effectiveness of </w:t>
      </w:r>
      <w:r w:rsidR="00F62EFD" w:rsidRPr="00084CE8">
        <w:rPr>
          <w:rFonts w:ascii="Times New Roman" w:hAnsi="Times New Roman" w:cs="Times New Roman"/>
          <w:b/>
        </w:rPr>
        <w:t xml:space="preserve">biodiversity </w:t>
      </w:r>
      <w:r w:rsidRPr="00084CE8">
        <w:rPr>
          <w:rFonts w:ascii="Times New Roman" w:hAnsi="Times New Roman" w:cs="Times New Roman"/>
          <w:b/>
        </w:rPr>
        <w:t>surrogates in coral reef</w:t>
      </w:r>
      <w:r w:rsidR="000560AF" w:rsidRPr="00084CE8">
        <w:rPr>
          <w:rFonts w:ascii="Times New Roman" w:hAnsi="Times New Roman" w:cs="Times New Roman"/>
          <w:b/>
        </w:rPr>
        <w:t xml:space="preserve">s </w:t>
      </w:r>
      <w:r w:rsidRPr="00084CE8">
        <w:rPr>
          <w:rFonts w:ascii="Times New Roman" w:hAnsi="Times New Roman" w:cs="Times New Roman"/>
          <w:b/>
        </w:rPr>
        <w:t>in</w:t>
      </w:r>
      <w:r w:rsidR="000560AF" w:rsidRPr="00084CE8">
        <w:rPr>
          <w:rFonts w:ascii="Times New Roman" w:hAnsi="Times New Roman" w:cs="Times New Roman"/>
          <w:b/>
        </w:rPr>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084CE8" w:rsidRDefault="006B0F06"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Introduction</w:t>
      </w:r>
      <w:r w:rsidR="000560AF" w:rsidRPr="00084CE8">
        <w:rPr>
          <w:rFonts w:ascii="Times New Roman" w:hAnsi="Times New Roman" w:cs="Times New Roman"/>
          <w:b/>
        </w:rPr>
        <w:t xml:space="preserve"> </w:t>
      </w:r>
    </w:p>
    <w:p w14:paraId="06C80E16" w14:textId="6BA3591D" w:rsidR="00B43FC7" w:rsidRPr="00B36635" w:rsidRDefault="0094103A" w:rsidP="006B0F06">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6B0F06" w:rsidRPr="00084CE8">
        <w:rPr>
          <w:rFonts w:ascii="Times New Roman" w:eastAsia="Calibri" w:hAnsi="Times New Roman" w:cs="Times New Roman"/>
        </w:rPr>
        <w:t xml:space="preserve"> </w:t>
      </w:r>
      <w:commentRangeStart w:id="0"/>
      <w:r w:rsidR="00DD6FC1" w:rsidRPr="00084CE8">
        <w:rPr>
          <w:rFonts w:ascii="Times New Roman" w:eastAsia="Calibri" w:hAnsi="Times New Roman" w:cs="Times New Roman"/>
        </w:rPr>
        <w:t>Ho</w:t>
      </w:r>
      <w:r w:rsidRPr="00084CE8">
        <w:rPr>
          <w:rFonts w:ascii="Times New Roman" w:eastAsia="Calibri" w:hAnsi="Times New Roman" w:cs="Times New Roman"/>
        </w:rPr>
        <w:t>wever</w:t>
      </w:r>
      <w:commentRangeEnd w:id="0"/>
      <w:r w:rsidR="00114557">
        <w:rPr>
          <w:rStyle w:val="CommentReference"/>
        </w:rPr>
        <w:commentReference w:id="0"/>
      </w:r>
      <w:r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true </w:t>
      </w:r>
      <w:r w:rsidRPr="00084CE8">
        <w:rPr>
          <w:rFonts w:ascii="Times New Roman" w:eastAsia="Calibri" w:hAnsi="Times New Roman" w:cs="Times New Roman"/>
        </w:rPr>
        <w:t>biodiversity</w:t>
      </w:r>
      <w:r w:rsidR="00B43FC7" w:rsidRPr="00084CE8">
        <w:rPr>
          <w:rFonts w:ascii="Times New Roman" w:eastAsia="Calibri" w:hAnsi="Times New Roman" w:cs="Times New Roman"/>
        </w:rPr>
        <w:t xml:space="preserve"> </w:t>
      </w:r>
      <w:commentRangeStart w:id="1"/>
      <w:r w:rsidR="00E01D7C" w:rsidRPr="00084CE8">
        <w:rPr>
          <w:rFonts w:ascii="Times New Roman" w:eastAsia="Calibri" w:hAnsi="Times New Roman" w:cs="Times New Roman"/>
        </w:rPr>
        <w:t xml:space="preserve">often </w:t>
      </w:r>
      <w:r w:rsidRPr="00084CE8">
        <w:rPr>
          <w:rFonts w:ascii="Times New Roman" w:eastAsia="Calibri" w:hAnsi="Times New Roman" w:cs="Times New Roman"/>
        </w:rPr>
        <w:t>can</w:t>
      </w:r>
      <w:r w:rsidR="00DD6FC1" w:rsidRPr="00084CE8">
        <w:rPr>
          <w:rFonts w:ascii="Times New Roman" w:eastAsia="Calibri" w:hAnsi="Times New Roman" w:cs="Times New Roman"/>
        </w:rPr>
        <w:t xml:space="preserve">not be </w:t>
      </w:r>
      <w:r w:rsidR="006B0F06" w:rsidRPr="00084CE8">
        <w:rPr>
          <w:rFonts w:ascii="Times New Roman" w:eastAsia="Calibri" w:hAnsi="Times New Roman" w:cs="Times New Roman"/>
        </w:rPr>
        <w:t xml:space="preserve">known </w:t>
      </w:r>
      <w:commentRangeEnd w:id="1"/>
      <w:r w:rsidR="006E0A21">
        <w:rPr>
          <w:rStyle w:val="CommentReference"/>
        </w:rPr>
        <w:commentReference w:id="1"/>
      </w:r>
      <w:r w:rsidR="006B0F06" w:rsidRPr="00084CE8">
        <w:rPr>
          <w:rFonts w:ascii="Times New Roman" w:eastAsia="Calibri" w:hAnsi="Times New Roman" w:cs="Times New Roman"/>
        </w:rPr>
        <w:t xml:space="preserve">in natural environments because detection </w:t>
      </w:r>
      <w:commentRangeStart w:id="2"/>
      <w:r w:rsidR="006B0F06" w:rsidRPr="00084CE8">
        <w:rPr>
          <w:rFonts w:ascii="Times New Roman" w:eastAsia="Calibri" w:hAnsi="Times New Roman" w:cs="Times New Roman"/>
        </w:rPr>
        <w:t>is</w:t>
      </w:r>
      <w:commentRangeEnd w:id="2"/>
      <w:r w:rsidR="00852B65">
        <w:rPr>
          <w:rStyle w:val="CommentReference"/>
        </w:rPr>
        <w:commentReference w:id="2"/>
      </w:r>
      <w:r w:rsidR="006B0F06" w:rsidRPr="00084CE8">
        <w:rPr>
          <w:rFonts w:ascii="Times New Roman" w:eastAsia="Calibri" w:hAnsi="Times New Roman" w:cs="Times New Roman"/>
        </w:rPr>
        <w:t xml:space="preserve"> imperfect </w:t>
      </w:r>
      <w:r w:rsidR="006B0F06" w:rsidRPr="00084CE8">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DOI":"10.1111/j.1365-2664.2009.01724.x","ISBN":"0021-8901","ISSN":"00218901","PMID":"18664423","abstract":"P&gt;1. Trends of animal populations are of great interest in ecology but cannot be directly observed owing to imperfect detection. Binomial mixture models use replicated counts to estimate abundance, corrected for detection, in demographically closed populations. Here, we extend these models to open populations and illustrate them using sand lizard Lacerta agilis counts from the national Dutch reptile monitoring scheme. 2. Our model requires replicated counts from multiple sites in each of several periods, within which population closure is assumed. Counts are described by a hierarchical generalized linear model, where the state model deals with spatio-temporal patterns in true abundance and the observation model with imperfect counts, given that true state. We used WinBUGS to fit the model to lizard counts from 208 transects with 1-10 (mean 3) replicate surveys during each spring 1994-2005. 3. Our state model for abundance contained two independent log-linear Poisson regressions on year for coastal and inland sites, and random site effects to account for unexplained heterogeneity. The observation model for detection of an individual lizard contained effects of region, survey date, temperature, observer experience and random survey effects. 4. Lizard populations increased in both regions but more steeply on the coast. Detectability increased over the first few years of the study, was greater on the coast and for the most experienced observers, and highest around 1 June. Interestingly, the population increase inland was not detectable when the observed counts were analysed without account of detectability. The proportional increase between 1994 and 2005 in total lizard abundance across all sites was estimated at 86% (95% CRI 35-151). 5.Synthesis and applications. Open-population binomial mixture models are attractive for studying true population dynamics while explicitly accounting for the observation process, i.e. imperfect detection. We emphasize the important conceptual benefit provided by temporal replicate observations in terms of the interpretability of animal counts.","author":[{"dropping-particle":"","family":"Kéry","given":"Marc","non-dropping-particle":"","parse-names":false,"suffix":""},{"dropping-particle":"","family":"Dorazio","given":"Robert M.","non-dropping-particle":"","parse-names":false,"suffix":""},{"dropping-particle":"","family":"Soldaat","given":"Leo","non-dropping-particle":"","parse-names":false,"suffix":""},{"dropping-particle":"","family":"Strien","given":"Arco","non-dropping-particle":"Van","parse-names":false,"suffix":""},{"dropping-particle":"","family":"Zuiderwijk","given":"Annie","non-dropping-particle":"","parse-names":false,"suffix":""},{"dropping-particle":"","family":"Royle","given":"J. Andrew","non-dropping-particle":"","parse-names":false,"suffix":""}],"container-title":"Journal of Applied Ecology","id":"ITEM-1","issue":"6","issued":{"date-parts":[["2009"]]},"note":"imperfect detection","page":"1163-1172","title":"Trend estimation in populations with imperfect detection","type":"article-journal","volume":"46"},"uris":["http://www.mendeley.com/documents/?uuid=ba7511a0-4c89-4733-baba-10ec6f602e88"]}],"mendeley":{"formattedCitation":"(Kéry et al., 2009)","plainTextFormattedCitation":"(Kéry et al., 2009)","previouslyFormattedCitation":"(Kéry et al., 2009)"},"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Kéry et al., 2009)</w:t>
      </w:r>
      <w:r w:rsidR="006B0F06" w:rsidRPr="00084CE8">
        <w:rPr>
          <w:rFonts w:ascii="Times New Roman" w:eastAsia="Calibri" w:hAnsi="Times New Roman" w:cs="Times New Roman"/>
        </w:rPr>
        <w:fldChar w:fldCharType="end"/>
      </w:r>
      <w:r w:rsidR="006B0F06" w:rsidRPr="00084CE8">
        <w:rPr>
          <w:rFonts w:ascii="Times New Roman" w:eastAsia="Calibri" w:hAnsi="Times New Roman" w:cs="Times New Roman"/>
        </w:rPr>
        <w:t xml:space="preserve">. </w:t>
      </w:r>
      <w:r w:rsidR="00B43FC7" w:rsidRPr="00084CE8">
        <w:rPr>
          <w:rFonts w:ascii="Times New Roman" w:eastAsia="Calibri" w:hAnsi="Times New Roman" w:cs="Times New Roman"/>
        </w:rPr>
        <w:t>As a result, proxies such as species richness, evenness, and diversity indices have been developed that provide ways to estimate</w:t>
      </w:r>
      <w:r w:rsidR="00B43FC7" w:rsidRPr="00084CE8">
        <w:rPr>
          <w:rFonts w:ascii="Times New Roman" w:hAnsi="Times New Roman" w:cs="Times New Roman"/>
          <w:rPrChange w:id="3" w:author="Nicole" w:date="2019-01-23T08:28:00Z">
            <w:rPr/>
          </w:rPrChange>
        </w:rPr>
        <w:t xml:space="preserve"> </w:t>
      </w:r>
      <w:r w:rsidR="00B43FC7" w:rsidRPr="00084CE8">
        <w:rPr>
          <w:rFonts w:ascii="Times New Roman" w:eastAsia="Calibri" w:hAnsi="Times New Roman" w:cs="Times New Roman"/>
        </w:rPr>
        <w:t xml:space="preserve">different aspects of biodiversity in the field. </w:t>
      </w:r>
      <w:commentRangeStart w:id="4"/>
      <w:commentRangeStart w:id="5"/>
      <w:r w:rsidR="00B43FC7" w:rsidRPr="00084CE8">
        <w:rPr>
          <w:rFonts w:ascii="Times New Roman" w:eastAsia="Calibri" w:hAnsi="Times New Roman" w:cs="Times New Roman"/>
        </w:rPr>
        <w:t>Richness i</w:t>
      </w:r>
      <w:commentRangeEnd w:id="4"/>
      <w:r w:rsidR="00C17E58" w:rsidRPr="00084CE8">
        <w:rPr>
          <w:rStyle w:val="CommentReference"/>
          <w:rFonts w:ascii="Times New Roman" w:hAnsi="Times New Roman" w:cs="Times New Roman"/>
          <w:rPrChange w:id="6" w:author="Nicole" w:date="2019-01-23T08:28:00Z">
            <w:rPr>
              <w:rStyle w:val="CommentReference"/>
            </w:rPr>
          </w:rPrChange>
        </w:rPr>
        <w:commentReference w:id="4"/>
      </w:r>
      <w:commentRangeEnd w:id="5"/>
      <w:r w:rsidR="008844D0">
        <w:rPr>
          <w:rStyle w:val="CommentReference"/>
        </w:rPr>
        <w:commentReference w:id="5"/>
      </w:r>
      <w:r w:rsidR="00B43FC7" w:rsidRPr="00084CE8">
        <w:rPr>
          <w:rFonts w:ascii="Times New Roman" w:eastAsia="Calibri" w:hAnsi="Times New Roman" w:cs="Times New Roman"/>
        </w:rPr>
        <w:t>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ins w:id="7" w:author="Brian Gerber" w:date="2019-01-25T13:33:00Z">
        <w:r w:rsidR="008844D0">
          <w:rPr>
            <w:rFonts w:ascii="Times New Roman" w:eastAsia="Calibri" w:hAnsi="Times New Roman" w:cs="Times New Roman"/>
          </w:rPr>
          <w:t>the relative abundance of each species in an area</w:t>
        </w:r>
      </w:ins>
      <w:del w:id="8" w:author="Brian Gerber" w:date="2019-01-25T13:33:00Z">
        <w:r w:rsidR="00C17E58" w:rsidRPr="0093430E" w:rsidDel="008844D0">
          <w:rPr>
            <w:rFonts w:ascii="Times New Roman" w:eastAsia="Calibri" w:hAnsi="Times New Roman" w:cs="Times New Roman"/>
          </w:rPr>
          <w:delText>whether or not the number of individuals of each species is equivalent</w:delText>
        </w:r>
      </w:del>
      <w:ins w:id="9" w:author="Brian Gerber" w:date="2019-01-25T13:33:00Z">
        <w:r w:rsidR="008844D0">
          <w:rPr>
            <w:rFonts w:ascii="Times New Roman" w:eastAsia="Calibri" w:hAnsi="Times New Roman" w:cs="Times New Roman"/>
          </w:rPr>
          <w:t>,</w:t>
        </w:r>
      </w:ins>
      <w:r w:rsidR="00C17E58" w:rsidRPr="0093430E">
        <w:rPr>
          <w:rFonts w:ascii="Times New Roman" w:eastAsia="Calibri" w:hAnsi="Times New Roman" w:cs="Times New Roman"/>
        </w:rPr>
        <w:t xml:space="preserve"> </w:t>
      </w:r>
      <w:ins w:id="10" w:author="Brian Gerber" w:date="2019-01-25T13:34:00Z">
        <w:r w:rsidR="008844D0">
          <w:rPr>
            <w:rFonts w:ascii="Times New Roman" w:eastAsia="Calibri" w:hAnsi="Times New Roman" w:cs="Times New Roman"/>
          </w:rPr>
          <w:t xml:space="preserve">which </w:t>
        </w:r>
      </w:ins>
      <w:del w:id="11" w:author="Brian Gerber" w:date="2019-01-25T13:34:00Z">
        <w:r w:rsidR="00C17E58" w:rsidRPr="0093430E" w:rsidDel="008844D0">
          <w:rPr>
            <w:rFonts w:ascii="Times New Roman" w:eastAsia="Calibri" w:hAnsi="Times New Roman" w:cs="Times New Roman"/>
          </w:rPr>
          <w:delText xml:space="preserve">and may </w:delText>
        </w:r>
      </w:del>
      <w:r w:rsidR="00C17E58" w:rsidRPr="0093430E">
        <w:rPr>
          <w:rFonts w:ascii="Times New Roman" w:eastAsia="Calibri" w:hAnsi="Times New Roman" w:cs="Times New Roman"/>
        </w:rPr>
        <w:t>provide</w:t>
      </w:r>
      <w:ins w:id="12" w:author="Brian Gerber" w:date="2019-01-25T13:34:00Z">
        <w:r w:rsidR="008844D0">
          <w:rPr>
            <w:rFonts w:ascii="Times New Roman" w:eastAsia="Calibri" w:hAnsi="Times New Roman" w:cs="Times New Roman"/>
          </w:rPr>
          <w:t>s</w:t>
        </w:r>
      </w:ins>
      <w:r w:rsidR="00C17E58" w:rsidRPr="00084CE8">
        <w:rPr>
          <w:rFonts w:ascii="Times New Roman" w:eastAsia="Calibri" w:hAnsi="Times New Roman" w:cs="Times New Roman"/>
        </w:rPr>
        <w:t xml:space="preserve"> information </w:t>
      </w:r>
      <w:del w:id="13" w:author="Brian Gerber" w:date="2019-01-25T13:34:00Z">
        <w:r w:rsidR="00C17E58" w:rsidRPr="00084CE8" w:rsidDel="008844D0">
          <w:rPr>
            <w:rFonts w:ascii="Times New Roman" w:eastAsia="Calibri" w:hAnsi="Times New Roman" w:cs="Times New Roman"/>
          </w:rPr>
          <w:delText>about</w:delText>
        </w:r>
      </w:del>
      <w:ins w:id="14" w:author="Brian Gerber" w:date="2019-01-25T13:34:00Z">
        <w:r w:rsidR="008844D0">
          <w:rPr>
            <w:rFonts w:ascii="Times New Roman" w:eastAsia="Calibri" w:hAnsi="Times New Roman" w:cs="Times New Roman"/>
          </w:rPr>
          <w:t>on</w:t>
        </w:r>
      </w:ins>
      <w:r w:rsidR="00C17E58" w:rsidRPr="00084CE8">
        <w:rPr>
          <w:rFonts w:ascii="Times New Roman" w:eastAsia="Calibri" w:hAnsi="Times New Roman" w:cs="Times New Roman"/>
        </w:rPr>
        <w:t xml:space="preserve"> dominance-related patterns</w:t>
      </w:r>
      <w:ins w:id="15" w:author="Brian Gerber" w:date="2019-01-25T13:34:00Z">
        <w:r w:rsidR="008844D0">
          <w:rPr>
            <w:rFonts w:ascii="Times New Roman" w:eastAsia="Calibri" w:hAnsi="Times New Roman" w:cs="Times New Roman"/>
          </w:rPr>
          <w:t xml:space="preserve"> and species </w:t>
        </w:r>
        <w:r w:rsidR="008844D0">
          <w:rPr>
            <w:rFonts w:ascii="Times New Roman" w:eastAsia="Calibri" w:hAnsi="Times New Roman" w:cs="Times New Roman"/>
          </w:rPr>
          <w:lastRenderedPageBreak/>
          <w:t>rarity</w:t>
        </w:r>
      </w:ins>
      <w:r w:rsidR="00C17E58" w:rsidRPr="00084CE8">
        <w:rPr>
          <w:rFonts w:ascii="Times New Roman" w:eastAsia="Calibri" w:hAnsi="Times New Roman" w:cs="Times New Roman"/>
        </w:rPr>
        <w:t xml:space="preserve">. </w:t>
      </w:r>
      <w:commentRangeStart w:id="16"/>
      <w:commentRangeStart w:id="17"/>
      <w:r w:rsidR="00B43FC7" w:rsidRPr="00084CE8">
        <w:rPr>
          <w:rFonts w:ascii="Times New Roman" w:eastAsia="Calibri" w:hAnsi="Times New Roman" w:cs="Times New Roman"/>
        </w:rPr>
        <w:t>There</w:t>
      </w:r>
      <w:commentRangeEnd w:id="16"/>
      <w:r w:rsidR="002437DF">
        <w:rPr>
          <w:rStyle w:val="CommentReference"/>
        </w:rPr>
        <w:commentReference w:id="16"/>
      </w:r>
      <w:r w:rsidR="00B43FC7" w:rsidRPr="00084CE8">
        <w:rPr>
          <w:rFonts w:ascii="Times New Roman" w:eastAsia="Calibri" w:hAnsi="Times New Roman" w:cs="Times New Roman"/>
        </w:rPr>
        <w:t xml:space="preserve"> is contention over evenness in that it may be </w:t>
      </w:r>
      <w:commentRangeStart w:id="18"/>
      <w:r w:rsidR="00B43FC7" w:rsidRPr="00084CE8">
        <w:rPr>
          <w:rFonts w:ascii="Times New Roman" w:eastAsia="Calibri" w:hAnsi="Times New Roman" w:cs="Times New Roman"/>
        </w:rPr>
        <w:t>affected</w:t>
      </w:r>
      <w:commentRangeEnd w:id="18"/>
      <w:r w:rsidR="002437DF">
        <w:rPr>
          <w:rStyle w:val="CommentReference"/>
        </w:rPr>
        <w:commentReference w:id="18"/>
      </w:r>
      <w:r w:rsidR="00B43FC7" w:rsidRPr="00084CE8">
        <w:rPr>
          <w:rFonts w:ascii="Times New Roman" w:eastAsia="Calibri" w:hAnsi="Times New Roman" w:cs="Times New Roman"/>
        </w:rPr>
        <w:t xml:space="preserve"> by trophic level, required resources/space, and reproductive frequency (i.e.</w:t>
      </w:r>
      <w:ins w:id="19" w:author="Brian Gerber" w:date="2019-01-25T13:34:00Z">
        <w:r w:rsidR="008844D0">
          <w:rPr>
            <w:rFonts w:ascii="Times New Roman" w:eastAsia="Calibri" w:hAnsi="Times New Roman" w:cs="Times New Roman"/>
          </w:rPr>
          <w:t>,</w:t>
        </w:r>
      </w:ins>
      <w:r w:rsidR="00B43FC7" w:rsidRPr="00084CE8">
        <w:rPr>
          <w:rFonts w:ascii="Times New Roman" w:eastAsia="Calibri" w:hAnsi="Times New Roman" w:cs="Times New Roman"/>
        </w:rPr>
        <w:t xml:space="preserve"> just because there are more individuals than others doesn’t mean</w:t>
      </w:r>
      <w:r w:rsidR="00C17E58" w:rsidRPr="00084CE8">
        <w:rPr>
          <w:rFonts w:ascii="Times New Roman" w:eastAsia="Calibri" w:hAnsi="Times New Roman" w:cs="Times New Roman"/>
        </w:rPr>
        <w:t xml:space="preserve"> that the system is imbalanced)</w:t>
      </w:r>
      <w:commentRangeEnd w:id="17"/>
      <w:r w:rsidR="00C17E58" w:rsidRPr="00084CE8">
        <w:rPr>
          <w:rStyle w:val="CommentReference"/>
          <w:rFonts w:ascii="Times New Roman" w:hAnsi="Times New Roman" w:cs="Times New Roman"/>
          <w:rPrChange w:id="20" w:author="Nicole" w:date="2019-01-23T08:28:00Z">
            <w:rPr>
              <w:rStyle w:val="CommentReference"/>
            </w:rPr>
          </w:rPrChange>
        </w:rPr>
        <w:commentReference w:id="17"/>
      </w:r>
      <w:ins w:id="21" w:author="Brian Gerber" w:date="2019-01-25T13:34:00Z">
        <w:r w:rsidR="008844D0">
          <w:rPr>
            <w:rFonts w:ascii="Times New Roman" w:eastAsia="Calibri" w:hAnsi="Times New Roman" w:cs="Times New Roman"/>
          </w:rPr>
          <w:t xml:space="preserve">. </w:t>
        </w:r>
      </w:ins>
      <w:commentRangeStart w:id="22"/>
      <w:commentRangeStart w:id="23"/>
      <w:r w:rsidR="00C17E58" w:rsidRPr="00084CE8">
        <w:rPr>
          <w:rFonts w:ascii="Times New Roman" w:eastAsia="Calibri" w:hAnsi="Times New Roman" w:cs="Times New Roman"/>
        </w:rPr>
        <w:t>D</w:t>
      </w:r>
      <w:r w:rsidR="00B43FC7" w:rsidRPr="00B36635">
        <w:rPr>
          <w:rFonts w:ascii="Times New Roman" w:eastAsia="Calibri" w:hAnsi="Times New Roman" w:cs="Times New Roman"/>
        </w:rPr>
        <w:t xml:space="preserve">iversity indices </w:t>
      </w:r>
      <w:commentRangeEnd w:id="22"/>
      <w:r w:rsidR="008E58DD" w:rsidRPr="00084CE8">
        <w:rPr>
          <w:rStyle w:val="CommentReference"/>
          <w:rFonts w:ascii="Times New Roman" w:hAnsi="Times New Roman" w:cs="Times New Roman"/>
          <w:rPrChange w:id="24" w:author="Nicole" w:date="2019-01-23T08:28:00Z">
            <w:rPr>
              <w:rStyle w:val="CommentReference"/>
            </w:rPr>
          </w:rPrChange>
        </w:rPr>
        <w:commentReference w:id="22"/>
      </w:r>
      <w:commentRangeEnd w:id="23"/>
      <w:r w:rsidR="002437DF">
        <w:rPr>
          <w:rStyle w:val="CommentReference"/>
        </w:rPr>
        <w:commentReference w:id="23"/>
      </w:r>
      <w:r w:rsidR="008E58DD" w:rsidRPr="00084CE8">
        <w:rPr>
          <w:rFonts w:ascii="Times New Roman" w:eastAsia="Calibri" w:hAnsi="Times New Roman" w:cs="Times New Roman"/>
        </w:rPr>
        <w:t>express both</w:t>
      </w:r>
      <w:r w:rsidR="00B43FC7" w:rsidRPr="00B36635">
        <w:rPr>
          <w:rFonts w:ascii="Times New Roman" w:eastAsia="Calibri" w:hAnsi="Times New Roman" w:cs="Times New Roman"/>
        </w:rPr>
        <w:t xml:space="preserve"> richness and evenness</w:t>
      </w:r>
      <w:r w:rsidR="008E58DD" w:rsidRPr="00B36635">
        <w:rPr>
          <w:rFonts w:ascii="Times New Roman" w:eastAsia="Calibri" w:hAnsi="Times New Roman" w:cs="Times New Roman"/>
        </w:rPr>
        <w:t xml:space="preserve"> at the same </w:t>
      </w:r>
      <w:commentRangeStart w:id="25"/>
      <w:r w:rsidR="008E58DD" w:rsidRPr="00B36635">
        <w:rPr>
          <w:rFonts w:ascii="Times New Roman" w:eastAsia="Calibri" w:hAnsi="Times New Roman" w:cs="Times New Roman"/>
        </w:rPr>
        <w:t>time</w:t>
      </w:r>
      <w:commentRangeEnd w:id="25"/>
      <w:r w:rsidR="00852B65">
        <w:rPr>
          <w:rStyle w:val="CommentReference"/>
        </w:rPr>
        <w:commentReference w:id="25"/>
      </w:r>
      <w:r w:rsidR="00B43FC7" w:rsidRPr="00B36635">
        <w:rPr>
          <w:rFonts w:ascii="Times New Roman" w:eastAsia="Calibri" w:hAnsi="Times New Roman" w:cs="Times New Roman"/>
        </w:rPr>
        <w:t xml:space="preserve">. </w:t>
      </w:r>
    </w:p>
    <w:p w14:paraId="65879267" w14:textId="700A768E" w:rsidR="00FE148D" w:rsidRPr="00B36635" w:rsidRDefault="007E28F5" w:rsidP="006B0F06">
      <w:pPr>
        <w:spacing w:line="480" w:lineRule="auto"/>
        <w:ind w:firstLine="720"/>
        <w:rPr>
          <w:rFonts w:ascii="Times New Roman" w:eastAsia="Calibri" w:hAnsi="Times New Roman" w:cs="Times New Roman"/>
        </w:rPr>
      </w:pPr>
      <w:commentRangeStart w:id="26"/>
      <w:ins w:id="27" w:author="Nicole" w:date="2019-01-23T00:02:00Z">
        <w:r w:rsidRPr="00B36635">
          <w:rPr>
            <w:rFonts w:ascii="Times New Roman" w:eastAsia="Calibri" w:hAnsi="Times New Roman" w:cs="Times New Roman"/>
          </w:rPr>
          <w:t xml:space="preserve">because biodiversity </w:t>
        </w:r>
      </w:ins>
      <w:commentRangeEnd w:id="26"/>
      <w:ins w:id="28" w:author="Nicole" w:date="2019-01-23T08:39:00Z">
        <w:r w:rsidR="00B36635">
          <w:rPr>
            <w:rStyle w:val="CommentReference"/>
          </w:rPr>
          <w:commentReference w:id="26"/>
        </w:r>
      </w:ins>
      <w:ins w:id="29" w:author="Nicole" w:date="2019-01-23T00:02:00Z">
        <w:r w:rsidRPr="00B36635">
          <w:rPr>
            <w:rFonts w:ascii="Times New Roman" w:eastAsia="Calibri" w:hAnsi="Times New Roman" w:cs="Times New Roman"/>
          </w:rPr>
          <w:t xml:space="preserve">often cannot be </w:t>
        </w:r>
      </w:ins>
      <w:commentRangeStart w:id="30"/>
      <w:r w:rsidR="00DD6FC1" w:rsidRPr="00B36635">
        <w:rPr>
          <w:rFonts w:ascii="Times New Roman" w:eastAsia="Calibri" w:hAnsi="Times New Roman" w:cs="Times New Roman"/>
        </w:rPr>
        <w:t>measured</w:t>
      </w:r>
      <w:commentRangeEnd w:id="30"/>
      <w:r w:rsidR="00852B65">
        <w:rPr>
          <w:rStyle w:val="CommentReference"/>
        </w:rPr>
        <w:commentReference w:id="30"/>
      </w:r>
      <w:r w:rsidR="00DD6FC1" w:rsidRPr="00B36635">
        <w:rPr>
          <w:rFonts w:ascii="Times New Roman" w:eastAsia="Calibri" w:hAnsi="Times New Roman" w:cs="Times New Roman"/>
        </w:rPr>
        <w:t xml:space="preserve"> directly, proxies are often used.</w:t>
      </w:r>
      <w:r w:rsidR="000560AF" w:rsidRPr="00B36635">
        <w:rPr>
          <w:rFonts w:ascii="Times New Roman" w:eastAsia="Calibri" w:hAnsi="Times New Roman" w:cs="Times New Roman"/>
        </w:rPr>
        <w:t xml:space="preserve"> </w:t>
      </w:r>
      <w:commentRangeStart w:id="31"/>
      <w:r w:rsidR="006776C7" w:rsidRPr="00B36635">
        <w:rPr>
          <w:rFonts w:ascii="Times New Roman" w:eastAsia="Calibri" w:hAnsi="Times New Roman" w:cs="Times New Roman"/>
        </w:rPr>
        <w:t xml:space="preserve">Proxies </w:t>
      </w:r>
      <w:commentRangeEnd w:id="31"/>
      <w:r w:rsidR="002437DF">
        <w:rPr>
          <w:rStyle w:val="CommentReference"/>
        </w:rPr>
        <w:commentReference w:id="31"/>
      </w:r>
      <w:r w:rsidR="006776C7" w:rsidRPr="00B36635">
        <w:rPr>
          <w:rFonts w:ascii="Times New Roman" w:eastAsia="Calibri" w:hAnsi="Times New Roman" w:cs="Times New Roman"/>
        </w:rPr>
        <w:t>like</w:t>
      </w:r>
      <w:r w:rsidR="00FE148D" w:rsidRPr="00B36635">
        <w:rPr>
          <w:rFonts w:ascii="Times New Roman" w:eastAsia="Calibri" w:hAnsi="Times New Roman" w:cs="Times New Roman"/>
        </w:rPr>
        <w:t xml:space="preserve"> diversity</w:t>
      </w:r>
      <w:r w:rsidR="006776C7" w:rsidRPr="00084CE8">
        <w:rPr>
          <w:rFonts w:ascii="Times New Roman" w:eastAsia="Calibri" w:hAnsi="Times New Roman" w:cs="Times New Roman"/>
        </w:rPr>
        <w:t xml:space="preserve"> indices</w:t>
      </w:r>
      <w:r w:rsidR="00FE148D" w:rsidRPr="00084CE8">
        <w:rPr>
          <w:rFonts w:ascii="Times New Roman" w:eastAsia="Calibri" w:hAnsi="Times New Roman" w:cs="Times New Roman"/>
        </w:rPr>
        <w:t xml:space="preserve"> and species richness </w:t>
      </w:r>
      <w:r w:rsidR="00441CA2" w:rsidRPr="00084CE8">
        <w:rPr>
          <w:rFonts w:ascii="Times New Roman" w:eastAsia="Calibri" w:hAnsi="Times New Roman" w:cs="Times New Roman"/>
        </w:rPr>
        <w:t>are</w:t>
      </w:r>
      <w:r w:rsidR="00FE148D" w:rsidRPr="00084CE8">
        <w:rPr>
          <w:rFonts w:ascii="Times New Roman" w:eastAsia="Calibri" w:hAnsi="Times New Roman" w:cs="Times New Roman"/>
        </w:rPr>
        <w:t xml:space="preserve"> useful when learning about changes in </w:t>
      </w:r>
      <w:r w:rsidR="006776C7" w:rsidRPr="00084CE8">
        <w:rPr>
          <w:rFonts w:ascii="Times New Roman" w:eastAsia="Calibri" w:hAnsi="Times New Roman" w:cs="Times New Roman"/>
        </w:rPr>
        <w:t xml:space="preserve">the species composition aspect of </w:t>
      </w:r>
      <w:r w:rsidR="00FE148D" w:rsidRPr="00084CE8">
        <w:rPr>
          <w:rFonts w:ascii="Times New Roman" w:eastAsia="Calibri" w:hAnsi="Times New Roman" w:cs="Times New Roman"/>
        </w:rPr>
        <w:t>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B36635">
        <w:rPr>
          <w:rFonts w:ascii="Times New Roman" w:eastAsia="Calibri" w:hAnsi="Times New Roman" w:cs="Times New Roman"/>
          <w:rPrChange w:id="32"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Hamilton, 2005)</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 Unfortunately, these proxies</w:t>
      </w:r>
      <w:r w:rsidR="00294D79" w:rsidRPr="00B36635">
        <w:rPr>
          <w:rFonts w:ascii="Times New Roman" w:eastAsia="Calibri" w:hAnsi="Times New Roman" w:cs="Times New Roman"/>
        </w:rPr>
        <w:t xml:space="preserve"> that attempt to include all species</w:t>
      </w:r>
      <w:r w:rsidR="00FE148D" w:rsidRPr="00B36635">
        <w:rPr>
          <w:rFonts w:ascii="Times New Roman" w:eastAsia="Calibri" w:hAnsi="Times New Roman" w:cs="Times New Roman"/>
        </w:rPr>
        <w:t xml:space="preserve"> </w:t>
      </w:r>
      <w:r w:rsidR="006776C7" w:rsidRPr="00B36635">
        <w:rPr>
          <w:rFonts w:ascii="Times New Roman" w:eastAsia="Calibri" w:hAnsi="Times New Roman" w:cs="Times New Roman"/>
        </w:rPr>
        <w:t xml:space="preserve">require large expenditures of time, effort, and </w:t>
      </w:r>
      <w:commentRangeStart w:id="33"/>
      <w:r w:rsidR="006776C7" w:rsidRPr="00B36635">
        <w:rPr>
          <w:rFonts w:ascii="Times New Roman" w:eastAsia="Calibri" w:hAnsi="Times New Roman" w:cs="Times New Roman"/>
        </w:rPr>
        <w:t>taxonomic</w:t>
      </w:r>
      <w:commentRangeEnd w:id="33"/>
      <w:r w:rsidR="00852B65">
        <w:rPr>
          <w:rStyle w:val="CommentReference"/>
        </w:rPr>
        <w:commentReference w:id="33"/>
      </w:r>
      <w:r w:rsidR="006776C7" w:rsidRPr="00B36635">
        <w:rPr>
          <w:rFonts w:ascii="Times New Roman" w:eastAsia="Calibri" w:hAnsi="Times New Roman" w:cs="Times New Roman"/>
        </w:rPr>
        <w:t xml:space="preserve"> expertise</w:t>
      </w:r>
      <w:r w:rsidR="00FE148D" w:rsidRPr="00B36635">
        <w:rPr>
          <w:rFonts w:ascii="Times New Roman" w:eastAsia="Calibri" w:hAnsi="Times New Roman" w:cs="Times New Roman"/>
        </w:rPr>
        <w:t>, and are therefore often prohibitively expensive</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Change w:id="34"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w:t>
      </w:r>
    </w:p>
    <w:p w14:paraId="40F3FA60" w14:textId="77777777" w:rsidR="008E58DD" w:rsidRPr="00B36635" w:rsidRDefault="008E58DD" w:rsidP="006B0F06">
      <w:pPr>
        <w:spacing w:line="480" w:lineRule="auto"/>
        <w:ind w:firstLine="720"/>
        <w:rPr>
          <w:rFonts w:ascii="Times New Roman" w:eastAsia="Calibri" w:hAnsi="Times New Roman" w:cs="Times New Roman"/>
        </w:rPr>
      </w:pPr>
    </w:p>
    <w:p w14:paraId="6AD90FD6" w14:textId="24417237" w:rsidR="008E58DD" w:rsidRPr="00084CE8" w:rsidRDefault="008E58DD" w:rsidP="006B0F06">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_</w:t>
      </w:r>
    </w:p>
    <w:p w14:paraId="1D0855E2" w14:textId="1AFE3576" w:rsidR="006B3A65" w:rsidRPr="00B36635" w:rsidRDefault="00E0265F" w:rsidP="006C38CA">
      <w:pPr>
        <w:spacing w:line="480" w:lineRule="auto"/>
        <w:ind w:firstLine="720"/>
        <w:rPr>
          <w:rFonts w:ascii="Times New Roman" w:eastAsia="Calibri" w:hAnsi="Times New Roman" w:cs="Times New Roman"/>
        </w:rPr>
      </w:pPr>
      <w:commentRangeStart w:id="35"/>
      <w:r w:rsidRPr="00084CE8">
        <w:rPr>
          <w:rFonts w:ascii="Times New Roman" w:eastAsia="Calibri" w:hAnsi="Times New Roman" w:cs="Times New Roman"/>
        </w:rPr>
        <w:t xml:space="preserve">Surrogates </w:t>
      </w:r>
      <w:commentRangeEnd w:id="35"/>
      <w:r w:rsidR="00BB0E57">
        <w:rPr>
          <w:rStyle w:val="CommentReference"/>
        </w:rPr>
        <w:commentReference w:id="35"/>
      </w:r>
      <w:r w:rsidRPr="00084CE8">
        <w:rPr>
          <w:rFonts w:ascii="Times New Roman" w:eastAsia="Calibri" w:hAnsi="Times New Roman" w:cs="Times New Roman"/>
        </w:rPr>
        <w:t xml:space="preserve">are specific abiotic or biotic indicators/indicator groups that provide an estimate of a </w:t>
      </w:r>
      <w:r w:rsidR="004B69C8" w:rsidRPr="00084CE8">
        <w:rPr>
          <w:rFonts w:ascii="Times New Roman" w:eastAsia="Calibri" w:hAnsi="Times New Roman" w:cs="Times New Roman"/>
        </w:rPr>
        <w:t>component</w:t>
      </w:r>
      <w:r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B36635">
        <w:rPr>
          <w:rFonts w:ascii="Times New Roman" w:eastAsia="Calibri" w:hAnsi="Times New Roman" w:cs="Times New Roman"/>
          <w:rPrChange w:id="36"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Lambeck, 1997)</w:t>
      </w:r>
      <w:r w:rsidR="006776C7" w:rsidRPr="00B36635">
        <w:rPr>
          <w:rFonts w:ascii="Times New Roman" w:eastAsia="Calibri" w:hAnsi="Times New Roman" w:cs="Times New Roman"/>
        </w:rPr>
        <w:fldChar w:fldCharType="end"/>
      </w:r>
      <w:r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 In addition, a</w:t>
      </w:r>
      <w:r w:rsidR="006B3A65" w:rsidRPr="00B36635">
        <w:rPr>
          <w:rFonts w:ascii="Times New Roman" w:eastAsia="Calibri" w:hAnsi="Times New Roman" w:cs="Times New Roman"/>
        </w:rPr>
        <w:t xml:space="preserve"> good surrogate meets the assumptions that the target-surrogate relationship remains constant over time and space. </w:t>
      </w:r>
      <w:r w:rsidR="00441CA2" w:rsidRPr="00084CE8">
        <w:rPr>
          <w:rFonts w:ascii="Times New Roman" w:eastAsia="Calibri" w:hAnsi="Times New Roman" w:cs="Times New Roman"/>
        </w:rPr>
        <w:t xml:space="preserve">Many studies </w:t>
      </w:r>
      <w:r w:rsidR="00E01D7C" w:rsidRPr="00084CE8">
        <w:rPr>
          <w:rFonts w:ascii="Times New Roman" w:eastAsia="Calibri" w:hAnsi="Times New Roman" w:cs="Times New Roman"/>
        </w:rPr>
        <w:t xml:space="preserve">have </w:t>
      </w:r>
      <w:r w:rsidR="00441CA2" w:rsidRPr="00084CE8">
        <w:rPr>
          <w:rFonts w:ascii="Times New Roman" w:eastAsia="Calibri" w:hAnsi="Times New Roman" w:cs="Times New Roman"/>
        </w:rPr>
        <w:t>investigate</w:t>
      </w:r>
      <w:r w:rsidR="00E01D7C" w:rsidRPr="00084CE8">
        <w:rPr>
          <w:rFonts w:ascii="Times New Roman" w:eastAsia="Calibri" w:hAnsi="Times New Roman" w:cs="Times New Roman"/>
        </w:rPr>
        <w:t>d</w:t>
      </w:r>
      <w:r w:rsidR="006B3A65" w:rsidRPr="00084CE8">
        <w:rPr>
          <w:rFonts w:ascii="Times New Roman" w:eastAsia="Calibri" w:hAnsi="Times New Roman" w:cs="Times New Roman"/>
        </w:rPr>
        <w:t xml:space="preserve"> the effectiveness of su</w:t>
      </w:r>
      <w:r w:rsidR="00441CA2" w:rsidRPr="00084CE8">
        <w:rPr>
          <w:rFonts w:ascii="Times New Roman" w:eastAsia="Calibri" w:hAnsi="Times New Roman" w:cs="Times New Roman"/>
        </w:rPr>
        <w:t xml:space="preserve">rrogates, </w:t>
      </w:r>
      <w:r w:rsidR="00F109D7" w:rsidRPr="00084CE8">
        <w:rPr>
          <w:rFonts w:ascii="Times New Roman" w:eastAsia="Calibri" w:hAnsi="Times New Roman" w:cs="Times New Roman"/>
        </w:rPr>
        <w:t>with mixed results</w:t>
      </w:r>
      <w:r w:rsidR="006776C7" w:rsidRPr="00084CE8">
        <w:rPr>
          <w:rFonts w:ascii="Times New Roman" w:eastAsia="Calibri" w:hAnsi="Times New Roman" w:cs="Times New Roman"/>
        </w:rPr>
        <w:t xml:space="preserve">. For example, percent canopy cover was </w:t>
      </w:r>
      <w:r w:rsidR="00A12636" w:rsidRPr="00084CE8">
        <w:rPr>
          <w:rFonts w:ascii="Times New Roman" w:eastAsia="Calibri" w:hAnsi="Times New Roman" w:cs="Times New Roman"/>
        </w:rPr>
        <w:t xml:space="preserve">found to be a poor </w:t>
      </w:r>
      <w:r w:rsidR="006776C7" w:rsidRPr="00084CE8">
        <w:rPr>
          <w:rFonts w:ascii="Times New Roman" w:eastAsia="Calibri" w:hAnsi="Times New Roman" w:cs="Times New Roman"/>
        </w:rPr>
        <w:t xml:space="preserve">surrogate </w:t>
      </w:r>
      <w:r w:rsidR="00A12636" w:rsidRPr="00084CE8">
        <w:rPr>
          <w:rFonts w:ascii="Times New Roman" w:eastAsia="Calibri" w:hAnsi="Times New Roman" w:cs="Times New Roman"/>
        </w:rPr>
        <w:t>for</w:t>
      </w:r>
      <w:r w:rsidR="006776C7" w:rsidRPr="00084CE8">
        <w:rPr>
          <w:rFonts w:ascii="Times New Roman" w:eastAsia="Calibri" w:hAnsi="Times New Roman" w:cs="Times New Roman"/>
        </w:rPr>
        <w:t xml:space="preserve"> bird richness in different geographic regions</w:t>
      </w:r>
      <w:r w:rsidR="006B3A65" w:rsidRPr="00084CE8">
        <w:rPr>
          <w:rFonts w:ascii="Times New Roman" w:eastAsia="Calibri" w:hAnsi="Times New Roman" w:cs="Times New Roman"/>
        </w:rPr>
        <w:t xml:space="preserve"> (Pierson, </w:t>
      </w:r>
      <w:proofErr w:type="spellStart"/>
      <w:r w:rsidR="006B3A65" w:rsidRPr="00084CE8">
        <w:rPr>
          <w:rFonts w:ascii="Times New Roman" w:eastAsia="Calibri" w:hAnsi="Times New Roman" w:cs="Times New Roman"/>
        </w:rPr>
        <w:t>Mortelliti</w:t>
      </w:r>
      <w:proofErr w:type="spellEnd"/>
      <w:r w:rsidR="006B3A65" w:rsidRPr="00084CE8">
        <w:rPr>
          <w:rFonts w:ascii="Times New Roman" w:eastAsia="Calibri" w:hAnsi="Times New Roman" w:cs="Times New Roman"/>
        </w:rPr>
        <w:t>, Barton</w:t>
      </w:r>
      <w:r w:rsidR="006776C7" w:rsidRPr="00084CE8">
        <w:rPr>
          <w:rFonts w:ascii="Times New Roman" w:eastAsia="Calibri" w:hAnsi="Times New Roman" w:cs="Times New Roman"/>
        </w:rPr>
        <w:t xml:space="preserve">, Lane, &amp; </w:t>
      </w:r>
      <w:proofErr w:type="spellStart"/>
      <w:r w:rsidR="006776C7" w:rsidRPr="00084CE8">
        <w:rPr>
          <w:rFonts w:ascii="Times New Roman" w:eastAsia="Calibri" w:hAnsi="Times New Roman" w:cs="Times New Roman"/>
        </w:rPr>
        <w:t>Lindenmayer</w:t>
      </w:r>
      <w:proofErr w:type="spellEnd"/>
      <w:r w:rsidR="006776C7" w:rsidRPr="00084CE8">
        <w:rPr>
          <w:rFonts w:ascii="Times New Roman" w:eastAsia="Calibri" w:hAnsi="Times New Roman" w:cs="Times New Roman"/>
        </w:rPr>
        <w:t>, 2016).</w:t>
      </w:r>
      <w:r w:rsidR="006B3A65" w:rsidRPr="00084CE8">
        <w:rPr>
          <w:rFonts w:ascii="Times New Roman" w:eastAsia="Calibri" w:hAnsi="Times New Roman" w:cs="Times New Roman"/>
        </w:rPr>
        <w:t xml:space="preserve"> </w:t>
      </w:r>
      <w:r w:rsidR="00F109D7" w:rsidRPr="00084CE8">
        <w:rPr>
          <w:rFonts w:ascii="Times New Roman" w:eastAsia="Calibri" w:hAnsi="Times New Roman" w:cs="Times New Roman"/>
        </w:rPr>
        <w:t>In contrast</w:t>
      </w:r>
      <w:r w:rsidR="006776C7" w:rsidRPr="00084CE8">
        <w:rPr>
          <w:rFonts w:ascii="Times New Roman" w:eastAsia="Calibri" w:hAnsi="Times New Roman" w:cs="Times New Roman"/>
        </w:rPr>
        <w:t xml:space="preserve">, mollusk diversity </w:t>
      </w:r>
      <w:r w:rsidR="00F109D7" w:rsidRPr="00084CE8">
        <w:rPr>
          <w:rFonts w:ascii="Times New Roman" w:eastAsia="Calibri" w:hAnsi="Times New Roman" w:cs="Times New Roman"/>
        </w:rPr>
        <w:t xml:space="preserve">served </w:t>
      </w:r>
      <w:r w:rsidR="00441CA2" w:rsidRPr="00084CE8">
        <w:rPr>
          <w:rFonts w:ascii="Times New Roman" w:eastAsia="Calibri" w:hAnsi="Times New Roman" w:cs="Times New Roman"/>
        </w:rPr>
        <w:t>as</w:t>
      </w:r>
      <w:r w:rsidR="006776C7" w:rsidRPr="00084CE8">
        <w:rPr>
          <w:rFonts w:ascii="Times New Roman" w:eastAsia="Calibri" w:hAnsi="Times New Roman" w:cs="Times New Roman"/>
        </w:rPr>
        <w:t xml:space="preserve"> a good surrogate to estimate</w:t>
      </w:r>
      <w:r w:rsidR="006B3A65" w:rsidRPr="00084CE8">
        <w:rPr>
          <w:rFonts w:ascii="Times New Roman" w:eastAsia="Calibri" w:hAnsi="Times New Roman" w:cs="Times New Roman"/>
        </w:rPr>
        <w:t xml:space="preserve"> </w:t>
      </w:r>
      <w:r w:rsidR="006776C7" w:rsidRPr="00084CE8">
        <w:rPr>
          <w:rFonts w:ascii="Times New Roman" w:eastAsia="Calibri" w:hAnsi="Times New Roman" w:cs="Times New Roman"/>
        </w:rPr>
        <w:t>community diversity on the rocky shores of a marine park in Australia (Smith, 2005) and mycorrhizal fungal diversity</w:t>
      </w:r>
      <w:r w:rsidR="00F109D7" w:rsidRPr="00084CE8">
        <w:rPr>
          <w:rFonts w:ascii="Times New Roman" w:eastAsia="Calibri" w:hAnsi="Times New Roman" w:cs="Times New Roman"/>
        </w:rPr>
        <w:t xml:space="preserve"> was</w:t>
      </w:r>
      <w:r w:rsidR="006776C7" w:rsidRPr="00084CE8">
        <w:rPr>
          <w:rFonts w:ascii="Times New Roman" w:eastAsia="Calibri" w:hAnsi="Times New Roman" w:cs="Times New Roman"/>
        </w:rPr>
        <w:t xml:space="preserve"> a good surrogate for plant diversity in lab and field experiments </w:t>
      </w:r>
      <w:r w:rsidR="006776C7" w:rsidRPr="00B36635">
        <w:rPr>
          <w:rFonts w:ascii="Times New Roman" w:eastAsia="Calibri" w:hAnsi="Times New Roman" w:cs="Times New Roman"/>
        </w:rPr>
        <w:fldChar w:fldCharType="begin" w:fldLock="1"/>
      </w:r>
      <w:r w:rsidR="000E3140" w:rsidRPr="00084CE8">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B36635">
        <w:rPr>
          <w:rFonts w:ascii="Times New Roman" w:eastAsia="Calibri" w:hAnsi="Times New Roman" w:cs="Times New Roman"/>
          <w:rPrChange w:id="37"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Van Der Heijden et al., 1998)</w:t>
      </w:r>
      <w:r w:rsidR="006776C7" w:rsidRPr="00B36635">
        <w:rPr>
          <w:rFonts w:ascii="Times New Roman" w:eastAsia="Calibri" w:hAnsi="Times New Roman" w:cs="Times New Roman"/>
        </w:rPr>
        <w:fldChar w:fldCharType="end"/>
      </w:r>
      <w:r w:rsidR="006776C7" w:rsidRPr="00084CE8">
        <w:rPr>
          <w:rFonts w:ascii="Times New Roman" w:eastAsia="Calibri" w:hAnsi="Times New Roman" w:cs="Times New Roman"/>
        </w:rPr>
        <w:t>.</w:t>
      </w:r>
    </w:p>
    <w:p w14:paraId="63D3781F" w14:textId="331D2AF5" w:rsidR="00EA33EA" w:rsidRPr="00B36635" w:rsidRDefault="007C093C" w:rsidP="006C38CA">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w:t>
      </w:r>
      <w:r w:rsidR="00BF0D2A" w:rsidRPr="00B36635">
        <w:rPr>
          <w:rFonts w:ascii="Times New Roman" w:eastAsia="Calibri" w:hAnsi="Times New Roman" w:cs="Times New Roman"/>
        </w:rPr>
        <w:t>surrogate</w:t>
      </w:r>
      <w:r w:rsidR="00894420" w:rsidRPr="00B36635">
        <w:rPr>
          <w:rFonts w:ascii="Times New Roman" w:eastAsia="Calibri" w:hAnsi="Times New Roman" w:cs="Times New Roman"/>
        </w:rPr>
        <w:t xml:space="preserve"> studies to date </w:t>
      </w:r>
      <w:r w:rsidR="004B69C8" w:rsidRPr="00B36635">
        <w:rPr>
          <w:rFonts w:ascii="Times New Roman" w:eastAsia="Calibri" w:hAnsi="Times New Roman" w:cs="Times New Roman"/>
        </w:rPr>
        <w:t xml:space="preserve">have </w:t>
      </w:r>
      <w:r w:rsidR="00894420" w:rsidRPr="00B36635">
        <w:rPr>
          <w:rFonts w:ascii="Times New Roman" w:eastAsia="Calibri" w:hAnsi="Times New Roman" w:cs="Times New Roman"/>
        </w:rPr>
        <w:t>investigate</w:t>
      </w:r>
      <w:r w:rsidR="004B5893" w:rsidRPr="00B36635">
        <w:rPr>
          <w:rFonts w:ascii="Times New Roman" w:eastAsia="Calibri" w:hAnsi="Times New Roman" w:cs="Times New Roman"/>
        </w:rPr>
        <w:t>d</w:t>
      </w:r>
      <w:r w:rsidRPr="00B36635">
        <w:rPr>
          <w:rFonts w:ascii="Times New Roman" w:eastAsia="Calibri" w:hAnsi="Times New Roman" w:cs="Times New Roman"/>
        </w:rPr>
        <w:t xml:space="preserve"> the effectiveness of</w:t>
      </w:r>
      <w:r w:rsidR="00EA33EA" w:rsidRPr="00B36635">
        <w:rPr>
          <w:rFonts w:ascii="Times New Roman" w:eastAsia="Calibri" w:hAnsi="Times New Roman" w:cs="Times New Roman"/>
        </w:rPr>
        <w:t xml:space="preserve"> surrogates at different </w:t>
      </w:r>
      <w:r w:rsidR="004B69C8" w:rsidRPr="00084CE8">
        <w:rPr>
          <w:rFonts w:ascii="Times New Roman" w:eastAsia="Calibri" w:hAnsi="Times New Roman" w:cs="Times New Roman"/>
        </w:rPr>
        <w:t xml:space="preserve">spatial </w:t>
      </w:r>
      <w:r w:rsidR="00EA33EA" w:rsidRPr="00084CE8">
        <w:rPr>
          <w:rFonts w:ascii="Times New Roman" w:eastAsia="Calibri" w:hAnsi="Times New Roman" w:cs="Times New Roman"/>
        </w:rPr>
        <w:t>scales</w:t>
      </w:r>
      <w:r w:rsidR="004B5893" w:rsidRPr="00084CE8">
        <w:rPr>
          <w:rFonts w:ascii="Times New Roman" w:eastAsia="Calibri" w:hAnsi="Times New Roman" w:cs="Times New Roman"/>
        </w:rPr>
        <w:t xml:space="preserve">, perhaps because of their widespread use to identify priority conservation </w:t>
      </w:r>
      <w:r w:rsidR="004B5893" w:rsidRPr="00084CE8">
        <w:rPr>
          <w:rFonts w:ascii="Times New Roman" w:eastAsia="Calibri" w:hAnsi="Times New Roman" w:cs="Times New Roman"/>
        </w:rPr>
        <w:lastRenderedPageBreak/>
        <w:t xml:space="preserve">areas </w:t>
      </w:r>
      <w:r w:rsidR="004B5893"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B36635">
        <w:rPr>
          <w:rFonts w:ascii="Times New Roman" w:eastAsia="Calibri" w:hAnsi="Times New Roman" w:cs="Times New Roman"/>
          <w:rPrChange w:id="38"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Margules, Pressey, &amp; Williams, 2002; Sarkar &amp; Margules, 2002)</w:t>
      </w:r>
      <w:r w:rsidR="004B5893" w:rsidRPr="00B36635">
        <w:rPr>
          <w:rFonts w:ascii="Times New Roman" w:eastAsia="Calibri" w:hAnsi="Times New Roman" w:cs="Times New Roman"/>
        </w:rPr>
        <w:fldChar w:fldCharType="end"/>
      </w:r>
      <w:r w:rsidR="004B5893" w:rsidRPr="00084CE8">
        <w:rPr>
          <w:rFonts w:ascii="Times New Roman" w:eastAsia="Calibri" w:hAnsi="Times New Roman" w:cs="Times New Roman"/>
        </w:rPr>
        <w:t xml:space="preserve"> </w:t>
      </w:r>
      <w:del w:id="39" w:author="Brian Gerber" w:date="2019-01-25T13:36:00Z">
        <w:r w:rsidR="004B5893" w:rsidRPr="00084CE8" w:rsidDel="008844D0">
          <w:rPr>
            <w:rFonts w:ascii="Times New Roman" w:eastAsia="Calibri" w:hAnsi="Times New Roman" w:cs="Times New Roman"/>
          </w:rPr>
          <w:delText xml:space="preserve">and sites for designation as marine reserves </w:delText>
        </w:r>
      </w:del>
      <w:commentRangeStart w:id="40"/>
      <w:r w:rsidR="004B5893" w:rsidRPr="00B36635">
        <w:rPr>
          <w:rFonts w:ascii="Times New Roman" w:eastAsia="Calibri" w:hAnsi="Times New Roman" w:cs="Times New Roman"/>
        </w:rPr>
        <w:fldChar w:fldCharType="begin" w:fldLock="1"/>
      </w:r>
      <w:r w:rsidR="004B5893" w:rsidRPr="00084CE8">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B36635">
        <w:rPr>
          <w:rFonts w:ascii="Times New Roman" w:eastAsia="Calibri" w:hAnsi="Times New Roman" w:cs="Times New Roman"/>
          <w:rPrChange w:id="41"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T. Ward, Vanderklift, Nicholls, &amp; Kenchington, 1999)</w:t>
      </w:r>
      <w:r w:rsidR="004B5893" w:rsidRPr="00B36635">
        <w:rPr>
          <w:rFonts w:ascii="Times New Roman" w:eastAsia="Calibri" w:hAnsi="Times New Roman" w:cs="Times New Roman"/>
        </w:rPr>
        <w:fldChar w:fldCharType="end"/>
      </w:r>
      <w:commentRangeEnd w:id="40"/>
      <w:r w:rsidR="008844D0">
        <w:rPr>
          <w:rStyle w:val="CommentReference"/>
        </w:rPr>
        <w:commentReference w:id="40"/>
      </w:r>
      <w:r w:rsidR="00EA33EA" w:rsidRPr="00084CE8">
        <w:rPr>
          <w:rFonts w:ascii="Times New Roman" w:eastAsia="Calibri" w:hAnsi="Times New Roman" w:cs="Times New Roman"/>
        </w:rPr>
        <w:t xml:space="preserve">. </w:t>
      </w:r>
      <w:r w:rsidR="00AD70CA" w:rsidRPr="00B36635">
        <w:rPr>
          <w:rFonts w:ascii="Times New Roman" w:eastAsia="Calibri" w:hAnsi="Times New Roman" w:cs="Times New Roman"/>
        </w:rPr>
        <w:t>For example,</w:t>
      </w:r>
      <w:r w:rsidR="004C3BDB" w:rsidRPr="00B36635">
        <w:rPr>
          <w:rFonts w:ascii="Times New Roman" w:eastAsia="Calibri" w:hAnsi="Times New Roman" w:cs="Times New Roman"/>
        </w:rPr>
        <w:t xml:space="preserve"> hedgerow bird </w:t>
      </w:r>
      <w:r w:rsidR="00AD70CA" w:rsidRPr="00B36635">
        <w:rPr>
          <w:rFonts w:ascii="Times New Roman" w:eastAsia="Calibri" w:hAnsi="Times New Roman" w:cs="Times New Roman"/>
        </w:rPr>
        <w:t>communities</w:t>
      </w:r>
      <w:r w:rsidR="004C3BDB" w:rsidRPr="00B36635">
        <w:rPr>
          <w:rFonts w:ascii="Times New Roman" w:eastAsia="Calibri" w:hAnsi="Times New Roman" w:cs="Times New Roman"/>
        </w:rPr>
        <w:t xml:space="preserve"> act as surrogates for landscape quality at a broad scale and for landscape structure a</w:t>
      </w:r>
      <w:r w:rsidR="004C3BDB" w:rsidRPr="00084CE8">
        <w:rPr>
          <w:rFonts w:ascii="Times New Roman" w:eastAsia="Calibri" w:hAnsi="Times New Roman" w:cs="Times New Roman"/>
        </w:rPr>
        <w:t>t a local scale</w:t>
      </w:r>
      <w:r w:rsidR="00AD70CA" w:rsidRPr="00084CE8">
        <w:rPr>
          <w:rFonts w:ascii="Times New Roman" w:eastAsia="Calibri" w:hAnsi="Times New Roman" w:cs="Times New Roman"/>
        </w:rPr>
        <w:t xml:space="preserve">, </w:t>
      </w:r>
      <w:r w:rsidR="004B69C8" w:rsidRPr="00084CE8">
        <w:rPr>
          <w:rFonts w:ascii="Times New Roman" w:eastAsia="Calibri" w:hAnsi="Times New Roman" w:cs="Times New Roman"/>
        </w:rPr>
        <w:t>which helps define appropriate indicators for</w:t>
      </w:r>
      <w:r w:rsidR="004C3BDB" w:rsidRPr="00084CE8">
        <w:rPr>
          <w:rFonts w:ascii="Times New Roman" w:eastAsia="Calibri" w:hAnsi="Times New Roman" w:cs="Times New Roman"/>
        </w:rPr>
        <w:t xml:space="preserve"> restoration efforts </w:t>
      </w:r>
      <w:r w:rsidR="004C3BDB" w:rsidRPr="00B36635">
        <w:rPr>
          <w:rFonts w:ascii="Times New Roman" w:eastAsia="Calibri" w:hAnsi="Times New Roman" w:cs="Times New Roman"/>
        </w:rPr>
        <w:fldChar w:fldCharType="begin" w:fldLock="1"/>
      </w:r>
      <w:r w:rsidR="000B36F3" w:rsidRPr="00084CE8">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B36635">
        <w:rPr>
          <w:rFonts w:ascii="Times New Roman" w:eastAsia="Calibri" w:hAnsi="Times New Roman" w:cs="Times New Roman"/>
          <w:rPrChange w:id="42" w:author="Nicole" w:date="2019-01-23T08:28:00Z">
            <w:rPr>
              <w:rFonts w:ascii="Times New Roman" w:eastAsia="Calibri" w:hAnsi="Times New Roman" w:cs="Times New Roman"/>
            </w:rPr>
          </w:rPrChange>
        </w:rPr>
        <w:fldChar w:fldCharType="separate"/>
      </w:r>
      <w:r w:rsidR="004C3BDB" w:rsidRPr="00B36635">
        <w:rPr>
          <w:rFonts w:ascii="Times New Roman" w:eastAsia="Calibri" w:hAnsi="Times New Roman" w:cs="Times New Roman"/>
          <w:noProof/>
        </w:rPr>
        <w:t>(Padoa-Schioppa, Baietto, Massa, &amp; Bottoni, 2006)</w:t>
      </w:r>
      <w:r w:rsidR="004C3BDB"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p>
    <w:p w14:paraId="42B41FDE" w14:textId="54475EB3" w:rsidR="007C093C" w:rsidRPr="00084CE8" w:rsidRDefault="000B36F3" w:rsidP="006C38CA">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Although the </w:t>
      </w:r>
      <w:commentRangeStart w:id="43"/>
      <w:r w:rsidRPr="00B36635">
        <w:rPr>
          <w:rFonts w:ascii="Times New Roman" w:eastAsia="Calibri" w:hAnsi="Times New Roman" w:cs="Times New Roman"/>
        </w:rPr>
        <w:t xml:space="preserve">spatial assumption </w:t>
      </w:r>
      <w:commentRangeEnd w:id="43"/>
      <w:r w:rsidR="002437DF">
        <w:rPr>
          <w:rStyle w:val="CommentReference"/>
        </w:rPr>
        <w:commentReference w:id="43"/>
      </w:r>
      <w:r w:rsidRPr="00B36635">
        <w:rPr>
          <w:rFonts w:ascii="Times New Roman" w:eastAsia="Calibri" w:hAnsi="Times New Roman" w:cs="Times New Roman"/>
        </w:rPr>
        <w:t xml:space="preserve">of surrogate effectiveness </w:t>
      </w:r>
      <w:r w:rsidR="00AD70CA" w:rsidRPr="00B36635">
        <w:rPr>
          <w:rFonts w:ascii="Times New Roman" w:eastAsia="Calibri" w:hAnsi="Times New Roman" w:cs="Times New Roman"/>
        </w:rPr>
        <w:t xml:space="preserve">has been </w:t>
      </w:r>
      <w:r w:rsidRPr="00B36635">
        <w:rPr>
          <w:rFonts w:ascii="Times New Roman" w:eastAsia="Calibri" w:hAnsi="Times New Roman" w:cs="Times New Roman"/>
        </w:rPr>
        <w:t xml:space="preserve">frequently investigated, </w:t>
      </w:r>
      <w:r w:rsidR="00AD70CA" w:rsidRPr="00084CE8">
        <w:rPr>
          <w:rFonts w:ascii="Times New Roman" w:eastAsia="Calibri" w:hAnsi="Times New Roman" w:cs="Times New Roman"/>
        </w:rPr>
        <w:t xml:space="preserve">many authors have noted a </w:t>
      </w:r>
      <w:r w:rsidR="007C093C" w:rsidRPr="00084CE8">
        <w:rPr>
          <w:rFonts w:ascii="Times New Roman" w:eastAsia="Calibri" w:hAnsi="Times New Roman" w:cs="Times New Roman"/>
        </w:rPr>
        <w:t xml:space="preserve">lack of studies that </w:t>
      </w:r>
      <w:r w:rsidR="00AD70CA" w:rsidRPr="00084CE8">
        <w:rPr>
          <w:rFonts w:ascii="Times New Roman" w:eastAsia="Calibri" w:hAnsi="Times New Roman" w:cs="Times New Roman"/>
        </w:rPr>
        <w:t>investigat</w:t>
      </w:r>
      <w:r w:rsidR="00A12636" w:rsidRPr="00084CE8">
        <w:rPr>
          <w:rFonts w:ascii="Times New Roman" w:eastAsia="Calibri" w:hAnsi="Times New Roman" w:cs="Times New Roman"/>
        </w:rPr>
        <w:t>e</w:t>
      </w:r>
      <w:r w:rsidR="00AD70CA" w:rsidRPr="00084CE8">
        <w:rPr>
          <w:rFonts w:ascii="Times New Roman" w:eastAsia="Calibri" w:hAnsi="Times New Roman" w:cs="Times New Roman"/>
        </w:rPr>
        <w:t xml:space="preserve"> </w:t>
      </w:r>
      <w:r w:rsidR="007C093C" w:rsidRPr="00084CE8">
        <w:rPr>
          <w:rFonts w:ascii="Times New Roman" w:eastAsia="Calibri" w:hAnsi="Times New Roman" w:cs="Times New Roman"/>
        </w:rPr>
        <w:t xml:space="preserve">the </w:t>
      </w:r>
      <w:commentRangeStart w:id="44"/>
      <w:r w:rsidR="007C093C" w:rsidRPr="00084CE8">
        <w:rPr>
          <w:rFonts w:ascii="Times New Roman" w:eastAsia="Calibri" w:hAnsi="Times New Roman" w:cs="Times New Roman"/>
        </w:rPr>
        <w:t>tempora</w:t>
      </w:r>
      <w:r w:rsidR="00894420" w:rsidRPr="00084CE8">
        <w:rPr>
          <w:rFonts w:ascii="Times New Roman" w:eastAsia="Calibri" w:hAnsi="Times New Roman" w:cs="Times New Roman"/>
        </w:rPr>
        <w:t xml:space="preserve">l </w:t>
      </w:r>
      <w:commentRangeEnd w:id="44"/>
      <w:r w:rsidR="002437DF">
        <w:rPr>
          <w:rStyle w:val="CommentReference"/>
        </w:rPr>
        <w:commentReference w:id="44"/>
      </w:r>
      <w:r w:rsidR="00894420" w:rsidRPr="00084CE8">
        <w:rPr>
          <w:rFonts w:ascii="Times New Roman" w:eastAsia="Calibri" w:hAnsi="Times New Roman" w:cs="Times New Roman"/>
        </w:rPr>
        <w:t xml:space="preserve">effectiveness of surrogates </w:t>
      </w:r>
      <w:r w:rsidR="007C093C" w:rsidRPr="00084CE8">
        <w:rPr>
          <w:rFonts w:ascii="Times New Roman" w:eastAsia="Calibri" w:hAnsi="Times New Roman" w:cs="Times New Roman"/>
        </w:rPr>
        <w:t xml:space="preserve">(Bevilacqua, </w:t>
      </w:r>
      <w:proofErr w:type="spellStart"/>
      <w:r w:rsidR="007C093C" w:rsidRPr="00084CE8">
        <w:rPr>
          <w:rFonts w:ascii="Times New Roman" w:eastAsia="Calibri" w:hAnsi="Times New Roman" w:cs="Times New Roman"/>
        </w:rPr>
        <w:t>Mistri</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erlizzi</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Munari</w:t>
      </w:r>
      <w:proofErr w:type="spellEnd"/>
      <w:r w:rsidR="007C093C" w:rsidRPr="00084CE8">
        <w:rPr>
          <w:rFonts w:ascii="Times New Roman" w:eastAsia="Calibri" w:hAnsi="Times New Roman" w:cs="Times New Roman"/>
        </w:rPr>
        <w:t xml:space="preserve">, 2018; Lewandowski, </w:t>
      </w:r>
      <w:proofErr w:type="spellStart"/>
      <w:r w:rsidR="007C093C" w:rsidRPr="00084CE8">
        <w:rPr>
          <w:rFonts w:ascii="Times New Roman" w:eastAsia="Calibri" w:hAnsi="Times New Roman" w:cs="Times New Roman"/>
        </w:rPr>
        <w:t>Noss</w:t>
      </w:r>
      <w:proofErr w:type="spellEnd"/>
      <w:r w:rsidR="007C093C" w:rsidRPr="00084CE8">
        <w:rPr>
          <w:rFonts w:ascii="Times New Roman" w:eastAsia="Calibri" w:hAnsi="Times New Roman" w:cs="Times New Roman"/>
        </w:rPr>
        <w:t xml:space="preserve">, &amp; Parson, 2010; </w:t>
      </w:r>
      <w:proofErr w:type="spellStart"/>
      <w:r w:rsidR="007C093C" w:rsidRPr="00084CE8">
        <w:rPr>
          <w:rFonts w:ascii="Times New Roman" w:eastAsia="Calibri" w:hAnsi="Times New Roman" w:cs="Times New Roman"/>
        </w:rPr>
        <w:t>Magierowski</w:t>
      </w:r>
      <w:proofErr w:type="spellEnd"/>
      <w:r w:rsidR="007C093C" w:rsidRPr="00084CE8">
        <w:rPr>
          <w:rFonts w:ascii="Times New Roman" w:eastAsia="Calibri" w:hAnsi="Times New Roman" w:cs="Times New Roman"/>
        </w:rPr>
        <w:t xml:space="preserve"> &amp; Johnson, 2006; McArthur, Brooke, </w:t>
      </w:r>
      <w:proofErr w:type="spellStart"/>
      <w:r w:rsidR="007C093C" w:rsidRPr="00084CE8">
        <w:rPr>
          <w:rFonts w:ascii="Times New Roman" w:eastAsia="Calibri" w:hAnsi="Times New Roman" w:cs="Times New Roman"/>
        </w:rPr>
        <w:t>Przeslawski</w:t>
      </w:r>
      <w:proofErr w:type="spellEnd"/>
      <w:r w:rsidR="007C093C" w:rsidRPr="00084CE8">
        <w:rPr>
          <w:rFonts w:ascii="Times New Roman" w:eastAsia="Calibri" w:hAnsi="Times New Roman" w:cs="Times New Roman"/>
        </w:rPr>
        <w:t xml:space="preserve">, Ryan, &amp; </w:t>
      </w:r>
      <w:proofErr w:type="spellStart"/>
      <w:r w:rsidR="007C093C" w:rsidRPr="00084CE8">
        <w:rPr>
          <w:rFonts w:ascii="Times New Roman" w:eastAsia="Calibri" w:hAnsi="Times New Roman" w:cs="Times New Roman"/>
        </w:rPr>
        <w:t>Lucieer</w:t>
      </w:r>
      <w:proofErr w:type="spellEnd"/>
      <w:r w:rsidR="007C093C" w:rsidRPr="00084CE8">
        <w:rPr>
          <w:rFonts w:ascii="Times New Roman" w:eastAsia="Calibri" w:hAnsi="Times New Roman" w:cs="Times New Roman"/>
        </w:rPr>
        <w:t xml:space="preserve">, 2010; </w:t>
      </w:r>
      <w:proofErr w:type="spellStart"/>
      <w:r w:rsidR="007C093C" w:rsidRPr="00084CE8">
        <w:rPr>
          <w:rFonts w:ascii="Times New Roman" w:eastAsia="Calibri" w:hAnsi="Times New Roman" w:cs="Times New Roman"/>
        </w:rPr>
        <w:t>Mellin</w:t>
      </w:r>
      <w:proofErr w:type="spellEnd"/>
      <w:r w:rsidR="007C093C" w:rsidRPr="00084CE8">
        <w:rPr>
          <w:rFonts w:ascii="Times New Roman" w:eastAsia="Calibri" w:hAnsi="Times New Roman" w:cs="Times New Roman"/>
        </w:rPr>
        <w:t xml:space="preserve"> et al., 2011; Rubal, </w:t>
      </w:r>
      <w:proofErr w:type="spellStart"/>
      <w:r w:rsidR="007C093C" w:rsidRPr="00084CE8">
        <w:rPr>
          <w:rFonts w:ascii="Times New Roman" w:eastAsia="Calibri" w:hAnsi="Times New Roman" w:cs="Times New Roman"/>
        </w:rPr>
        <w:t>Veiga</w:t>
      </w:r>
      <w:proofErr w:type="spellEnd"/>
      <w:r w:rsidR="007C093C" w:rsidRPr="00084CE8">
        <w:rPr>
          <w:rFonts w:ascii="Times New Roman" w:eastAsia="Calibri" w:hAnsi="Times New Roman" w:cs="Times New Roman"/>
        </w:rPr>
        <w:t>, Vieira, &amp; Sousa-Pinto, 2011)</w:t>
      </w:r>
      <w:r w:rsidRPr="00084CE8">
        <w:rPr>
          <w:rFonts w:ascii="Times New Roman" w:eastAsia="Calibri" w:hAnsi="Times New Roman" w:cs="Times New Roman"/>
        </w:rPr>
        <w:t>.</w:t>
      </w:r>
      <w:r w:rsidR="007C093C" w:rsidRPr="00084CE8">
        <w:rPr>
          <w:rFonts w:ascii="Times New Roman" w:eastAsia="Calibri" w:hAnsi="Times New Roman" w:cs="Times New Roman"/>
        </w:rPr>
        <w:t xml:space="preserve"> </w:t>
      </w:r>
      <w:r w:rsidR="00AD70CA" w:rsidRPr="00084CE8">
        <w:rPr>
          <w:rFonts w:ascii="Times New Roman" w:eastAsia="Calibri" w:hAnsi="Times New Roman" w:cs="Times New Roman"/>
        </w:rPr>
        <w:t>The few examples ha</w:t>
      </w:r>
      <w:r w:rsidR="006D0EBA" w:rsidRPr="00084CE8">
        <w:rPr>
          <w:rFonts w:ascii="Times New Roman" w:eastAsia="Calibri" w:hAnsi="Times New Roman" w:cs="Times New Roman"/>
        </w:rPr>
        <w:t>ve</w:t>
      </w:r>
      <w:r w:rsidR="004A3292" w:rsidRPr="00084CE8">
        <w:rPr>
          <w:rFonts w:ascii="Times New Roman" w:eastAsia="Calibri" w:hAnsi="Times New Roman" w:cs="Times New Roman"/>
        </w:rPr>
        <w:t xml:space="preserve"> produced mixed results. For example, </w:t>
      </w:r>
      <w:r w:rsidR="00EB702C" w:rsidRPr="00084CE8">
        <w:rPr>
          <w:rFonts w:ascii="Times New Roman" w:eastAsia="Calibri" w:hAnsi="Times New Roman" w:cs="Times New Roman"/>
        </w:rPr>
        <w:t xml:space="preserve">a study greater than 10 years found </w:t>
      </w:r>
      <w:r w:rsidR="004A3292" w:rsidRPr="00084CE8">
        <w:rPr>
          <w:rFonts w:ascii="Times New Roman" w:eastAsia="Calibri" w:hAnsi="Times New Roman" w:cs="Times New Roman"/>
        </w:rPr>
        <w:t>p</w:t>
      </w:r>
      <w:r w:rsidR="00100945" w:rsidRPr="00084CE8">
        <w:rPr>
          <w:rFonts w:ascii="Times New Roman" w:eastAsia="Calibri" w:hAnsi="Times New Roman" w:cs="Times New Roman"/>
        </w:rPr>
        <w:t xml:space="preserve">ercent canopy cover was </w:t>
      </w:r>
      <w:r w:rsidR="004A3292" w:rsidRPr="00084CE8">
        <w:rPr>
          <w:rFonts w:ascii="Times New Roman" w:eastAsia="Calibri" w:hAnsi="Times New Roman" w:cs="Times New Roman"/>
        </w:rPr>
        <w:t>a poor</w:t>
      </w:r>
      <w:r w:rsidR="00100945" w:rsidRPr="00084CE8">
        <w:rPr>
          <w:rFonts w:ascii="Times New Roman" w:eastAsia="Calibri" w:hAnsi="Times New Roman" w:cs="Times New Roman"/>
        </w:rPr>
        <w:t xml:space="preserve"> surrogate</w:t>
      </w:r>
      <w:r w:rsidR="001C54E0" w:rsidRPr="00084CE8">
        <w:rPr>
          <w:rFonts w:ascii="Times New Roman" w:eastAsia="Calibri" w:hAnsi="Times New Roman" w:cs="Times New Roman"/>
        </w:rPr>
        <w:t xml:space="preserve"> </w:t>
      </w:r>
      <w:r w:rsidR="004A3292" w:rsidRPr="00084CE8">
        <w:rPr>
          <w:rFonts w:ascii="Times New Roman" w:eastAsia="Calibri" w:hAnsi="Times New Roman" w:cs="Times New Roman"/>
        </w:rPr>
        <w:t>for</w:t>
      </w:r>
      <w:r w:rsidR="001C54E0" w:rsidRPr="00084CE8">
        <w:rPr>
          <w:rFonts w:ascii="Times New Roman" w:eastAsia="Calibri" w:hAnsi="Times New Roman" w:cs="Times New Roman"/>
        </w:rPr>
        <w:t xml:space="preserve"> bird pop</w:t>
      </w:r>
      <w:r w:rsidR="00C11D4B" w:rsidRPr="00084CE8">
        <w:rPr>
          <w:rFonts w:ascii="Times New Roman" w:eastAsia="Calibri" w:hAnsi="Times New Roman" w:cs="Times New Roman"/>
        </w:rPr>
        <w:t xml:space="preserve">ulation trends </w:t>
      </w:r>
      <w:r w:rsidR="001C54E0"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B36635">
        <w:rPr>
          <w:rFonts w:ascii="Times New Roman" w:eastAsia="Calibri" w:hAnsi="Times New Roman" w:cs="Times New Roman"/>
          <w:rPrChange w:id="45" w:author="Nicole" w:date="2019-01-23T08:28:00Z">
            <w:rPr>
              <w:rFonts w:ascii="Times New Roman" w:eastAsia="Calibri" w:hAnsi="Times New Roman" w:cs="Times New Roman"/>
            </w:rPr>
          </w:rPrChange>
        </w:rPr>
        <w:fldChar w:fldCharType="separate"/>
      </w:r>
      <w:r w:rsidR="001C54E0" w:rsidRPr="00B36635">
        <w:rPr>
          <w:rFonts w:ascii="Times New Roman" w:eastAsia="Calibri" w:hAnsi="Times New Roman" w:cs="Times New Roman"/>
          <w:noProof/>
        </w:rPr>
        <w:t>(Pierson, Mortelliti, Barton, Lane, &amp; Lindenmayer, 2016)</w:t>
      </w:r>
      <w:r w:rsidR="001C54E0" w:rsidRPr="00B36635">
        <w:rPr>
          <w:rFonts w:ascii="Times New Roman" w:eastAsia="Calibri" w:hAnsi="Times New Roman" w:cs="Times New Roman"/>
        </w:rPr>
        <w:fldChar w:fldCharType="end"/>
      </w:r>
      <w:r w:rsidR="001C54E0" w:rsidRPr="00084CE8">
        <w:rPr>
          <w:rFonts w:ascii="Times New Roman" w:eastAsia="Calibri" w:hAnsi="Times New Roman" w:cs="Times New Roman"/>
        </w:rPr>
        <w:t>.</w:t>
      </w:r>
      <w:r w:rsidR="007C093C" w:rsidRPr="00B36635">
        <w:rPr>
          <w:rFonts w:ascii="Times New Roman" w:eastAsia="Calibri" w:hAnsi="Times New Roman" w:cs="Times New Roman"/>
        </w:rPr>
        <w:t xml:space="preserve"> </w:t>
      </w:r>
      <w:r w:rsidR="004A3292" w:rsidRPr="00B36635">
        <w:rPr>
          <w:rFonts w:ascii="Times New Roman" w:eastAsia="Calibri" w:hAnsi="Times New Roman" w:cs="Times New Roman"/>
        </w:rPr>
        <w:t xml:space="preserve">In contrast, a </w:t>
      </w:r>
      <w:r w:rsidR="00C843B7" w:rsidRPr="00B36635">
        <w:rPr>
          <w:rFonts w:ascii="Times New Roman" w:eastAsia="Calibri" w:hAnsi="Times New Roman" w:cs="Times New Roman"/>
        </w:rPr>
        <w:t xml:space="preserve">group of 35 </w:t>
      </w:r>
      <w:r w:rsidR="004A3292" w:rsidRPr="00B36635">
        <w:rPr>
          <w:rFonts w:ascii="Times New Roman" w:eastAsia="Calibri" w:hAnsi="Times New Roman" w:cs="Times New Roman"/>
        </w:rPr>
        <w:t>biodiversity surrogate</w:t>
      </w:r>
      <w:r w:rsidR="00C843B7" w:rsidRPr="00B36635">
        <w:rPr>
          <w:rFonts w:ascii="Times New Roman" w:eastAsia="Calibri" w:hAnsi="Times New Roman" w:cs="Times New Roman"/>
        </w:rPr>
        <w:t>s</w:t>
      </w:r>
      <w:r w:rsidR="004A3292" w:rsidRPr="0093430E">
        <w:rPr>
          <w:rFonts w:ascii="Times New Roman" w:eastAsia="Calibri" w:hAnsi="Times New Roman" w:cs="Times New Roman"/>
        </w:rPr>
        <w:t xml:space="preserve"> </w:t>
      </w:r>
      <w:r w:rsidR="00C843B7" w:rsidRPr="0093430E">
        <w:rPr>
          <w:rFonts w:ascii="Times New Roman" w:eastAsia="Calibri" w:hAnsi="Times New Roman" w:cs="Times New Roman"/>
        </w:rPr>
        <w:t xml:space="preserve">defined </w:t>
      </w:r>
      <w:r w:rsidR="004A3292" w:rsidRPr="0093430E">
        <w:rPr>
          <w:rFonts w:ascii="Times New Roman" w:eastAsia="Calibri" w:hAnsi="Times New Roman" w:cs="Times New Roman"/>
        </w:rPr>
        <w:t xml:space="preserve">using a 5-year </w:t>
      </w:r>
      <w:r w:rsidR="00C843B7" w:rsidRPr="00084CE8">
        <w:rPr>
          <w:rFonts w:ascii="Times New Roman" w:eastAsia="Calibri" w:hAnsi="Times New Roman" w:cs="Times New Roman"/>
        </w:rPr>
        <w:t xml:space="preserve">pilot </w:t>
      </w:r>
      <w:r w:rsidR="004A3292" w:rsidRPr="00084CE8">
        <w:rPr>
          <w:rFonts w:ascii="Times New Roman" w:eastAsia="Calibri" w:hAnsi="Times New Roman" w:cs="Times New Roman"/>
        </w:rPr>
        <w:t xml:space="preserve">data set successfully </w:t>
      </w:r>
      <w:commentRangeStart w:id="46"/>
      <w:r w:rsidR="00C843B7" w:rsidRPr="00084CE8">
        <w:rPr>
          <w:rFonts w:ascii="Times New Roman" w:eastAsia="Calibri" w:hAnsi="Times New Roman" w:cs="Times New Roman"/>
        </w:rPr>
        <w:t>detec</w:t>
      </w:r>
      <w:r w:rsidR="004A3292" w:rsidRPr="00084CE8">
        <w:rPr>
          <w:rFonts w:ascii="Times New Roman" w:eastAsia="Calibri" w:hAnsi="Times New Roman" w:cs="Times New Roman"/>
        </w:rPr>
        <w:t xml:space="preserve">ted changes </w:t>
      </w:r>
      <w:r w:rsidR="00C843B7" w:rsidRPr="00084CE8">
        <w:rPr>
          <w:rFonts w:ascii="Times New Roman" w:eastAsia="Calibri" w:hAnsi="Times New Roman" w:cs="Times New Roman"/>
        </w:rPr>
        <w:t xml:space="preserve">in the </w:t>
      </w:r>
      <w:commentRangeEnd w:id="46"/>
      <w:r w:rsidR="002437DF">
        <w:rPr>
          <w:rStyle w:val="CommentReference"/>
        </w:rPr>
        <w:commentReference w:id="46"/>
      </w:r>
      <w:r w:rsidR="00C843B7" w:rsidRPr="00084CE8">
        <w:rPr>
          <w:rFonts w:ascii="Times New Roman" w:eastAsia="Calibri" w:hAnsi="Times New Roman" w:cs="Times New Roman"/>
        </w:rPr>
        <w:t xml:space="preserve">species assemblage structure </w:t>
      </w:r>
      <w:r w:rsidR="004A3292" w:rsidRPr="00084CE8">
        <w:rPr>
          <w:rFonts w:ascii="Times New Roman" w:eastAsia="Calibri" w:hAnsi="Times New Roman" w:cs="Times New Roman"/>
        </w:rPr>
        <w:t xml:space="preserve">over a subsequent 5-year </w:t>
      </w:r>
      <w:r w:rsidR="00C843B7" w:rsidRPr="00084CE8">
        <w:rPr>
          <w:rFonts w:ascii="Times New Roman" w:eastAsia="Calibri" w:hAnsi="Times New Roman" w:cs="Times New Roman"/>
        </w:rPr>
        <w:t xml:space="preserve">test </w:t>
      </w:r>
      <w:r w:rsidR="004A3292" w:rsidRPr="00084CE8">
        <w:rPr>
          <w:rFonts w:ascii="Times New Roman" w:eastAsia="Calibri" w:hAnsi="Times New Roman" w:cs="Times New Roman"/>
        </w:rPr>
        <w:t>period</w:t>
      </w:r>
      <w:r w:rsidR="00C843B7" w:rsidRPr="00084CE8">
        <w:rPr>
          <w:rFonts w:ascii="Times New Roman" w:eastAsia="Calibri" w:hAnsi="Times New Roman" w:cs="Times New Roman"/>
        </w:rPr>
        <w:t xml:space="preserve"> in a temperate brackish system</w:t>
      </w:r>
      <w:r w:rsidR="007C093C" w:rsidRPr="00084CE8">
        <w:rPr>
          <w:rFonts w:ascii="Times New Roman" w:eastAsia="Calibri" w:hAnsi="Times New Roman" w:cs="Times New Roman"/>
        </w:rPr>
        <w:t xml:space="preserve"> (Bevilacqua et al., </w:t>
      </w:r>
      <w:commentRangeStart w:id="47"/>
      <w:r w:rsidR="007C093C" w:rsidRPr="00084CE8">
        <w:rPr>
          <w:rFonts w:ascii="Times New Roman" w:eastAsia="Calibri" w:hAnsi="Times New Roman" w:cs="Times New Roman"/>
        </w:rPr>
        <w:t>2018</w:t>
      </w:r>
      <w:commentRangeEnd w:id="47"/>
      <w:r w:rsidR="007B447B">
        <w:rPr>
          <w:rStyle w:val="CommentReference"/>
        </w:rPr>
        <w:commentReference w:id="47"/>
      </w:r>
      <w:r w:rsidR="007C093C" w:rsidRPr="00084CE8">
        <w:rPr>
          <w:rFonts w:ascii="Times New Roman" w:eastAsia="Calibri" w:hAnsi="Times New Roman" w:cs="Times New Roman"/>
        </w:rPr>
        <w:t>).</w:t>
      </w:r>
      <w:r w:rsidR="00D530AE" w:rsidRPr="00084CE8">
        <w:rPr>
          <w:rFonts w:ascii="Times New Roman" w:eastAsia="Calibri" w:hAnsi="Times New Roman" w:cs="Times New Roman"/>
        </w:rPr>
        <w:t xml:space="preserve"> </w:t>
      </w:r>
    </w:p>
    <w:p w14:paraId="133762FD" w14:textId="25D42F3B" w:rsidR="00166447" w:rsidRPr="00084CE8" w:rsidRDefault="001C54E0"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In addition to </w:t>
      </w:r>
      <w:commentRangeStart w:id="48"/>
      <w:r w:rsidRPr="00084CE8">
        <w:rPr>
          <w:rFonts w:ascii="Times New Roman" w:eastAsia="Calibri" w:hAnsi="Times New Roman" w:cs="Times New Roman"/>
        </w:rPr>
        <w:t>spatial effectiveness</w:t>
      </w:r>
      <w:commentRangeEnd w:id="48"/>
      <w:r w:rsidR="008F5690">
        <w:rPr>
          <w:rStyle w:val="CommentReference"/>
        </w:rPr>
        <w:commentReference w:id="48"/>
      </w:r>
      <w:r w:rsidRPr="00084CE8">
        <w:rPr>
          <w:rFonts w:ascii="Times New Roman" w:eastAsia="Calibri" w:hAnsi="Times New Roman" w:cs="Times New Roman"/>
        </w:rPr>
        <w:t>, s</w:t>
      </w:r>
      <w:r w:rsidR="000B36F3" w:rsidRPr="00084CE8">
        <w:rPr>
          <w:rFonts w:ascii="Times New Roman" w:eastAsia="Calibri" w:hAnsi="Times New Roman" w:cs="Times New Roman"/>
        </w:rPr>
        <w:t xml:space="preserve">urrogate studies </w:t>
      </w:r>
      <w:r w:rsidR="00345AA8" w:rsidRPr="00084CE8">
        <w:rPr>
          <w:rFonts w:ascii="Times New Roman" w:eastAsia="Calibri" w:hAnsi="Times New Roman" w:cs="Times New Roman"/>
        </w:rPr>
        <w:t xml:space="preserve">often </w:t>
      </w:r>
      <w:r w:rsidR="00894420" w:rsidRPr="00084CE8">
        <w:rPr>
          <w:rFonts w:ascii="Times New Roman" w:eastAsia="Calibri" w:hAnsi="Times New Roman" w:cs="Times New Roman"/>
        </w:rPr>
        <w:t>focus</w:t>
      </w:r>
      <w:r w:rsidR="000B36F3" w:rsidRPr="00084CE8">
        <w:rPr>
          <w:rFonts w:ascii="Times New Roman" w:eastAsia="Calibri" w:hAnsi="Times New Roman" w:cs="Times New Roman"/>
        </w:rPr>
        <w:t xml:space="preserve"> on taxonomic sufficiency (i.e.</w:t>
      </w:r>
      <w:r w:rsidR="00A12636" w:rsidRPr="00084CE8">
        <w:rPr>
          <w:rFonts w:ascii="Times New Roman" w:eastAsia="Calibri" w:hAnsi="Times New Roman" w:cs="Times New Roman"/>
        </w:rPr>
        <w:t>,</w:t>
      </w:r>
      <w:r w:rsidR="000B36F3" w:rsidRPr="00084CE8">
        <w:rPr>
          <w:rFonts w:ascii="Times New Roman" w:eastAsia="Calibri" w:hAnsi="Times New Roman" w:cs="Times New Roman"/>
        </w:rPr>
        <w:t xml:space="preserve"> the taxonomic resolution required to maximize surrogate effectiveness) </w:t>
      </w:r>
      <w:r w:rsidR="000B36F3" w:rsidRPr="00B36635">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B36635">
        <w:rPr>
          <w:rFonts w:ascii="Times New Roman" w:eastAsia="Calibri" w:hAnsi="Times New Roman" w:cs="Times New Roman"/>
          <w:rPrChange w:id="49" w:author="Nicole" w:date="2019-01-23T08:28:00Z">
            <w:rPr>
              <w:rFonts w:ascii="Times New Roman" w:eastAsia="Calibri" w:hAnsi="Times New Roman" w:cs="Times New Roman"/>
            </w:rPr>
          </w:rPrChange>
        </w:rPr>
        <w:fldChar w:fldCharType="separate"/>
      </w:r>
      <w:r w:rsidR="000B36F3" w:rsidRPr="00B36635">
        <w:rPr>
          <w:rFonts w:ascii="Times New Roman" w:eastAsia="Calibri" w:hAnsi="Times New Roman" w:cs="Times New Roman"/>
          <w:noProof/>
        </w:rPr>
        <w:t>(Fontaine, Devillers, Peres-Neto, &amp; Johnson, 2015; Musco, Mikac, Tataranni, Giangrande, &amp; Terlizzi, 2011; Noss, 1990;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Pr="00B36635">
        <w:rPr>
          <w:rFonts w:ascii="Times New Roman" w:eastAsia="Calibri" w:hAnsi="Times New Roman" w:cs="Times New Roman"/>
        </w:rPr>
        <w:t xml:space="preserve"> </w:t>
      </w:r>
      <w:commentRangeStart w:id="50"/>
      <w:r w:rsidR="00213D75" w:rsidRPr="00B36635">
        <w:rPr>
          <w:rFonts w:ascii="Times New Roman" w:eastAsia="Calibri" w:hAnsi="Times New Roman" w:cs="Times New Roman"/>
        </w:rPr>
        <w:t>Few</w:t>
      </w:r>
      <w:commentRangeEnd w:id="50"/>
      <w:r w:rsidR="008F5690">
        <w:rPr>
          <w:rStyle w:val="CommentReference"/>
        </w:rPr>
        <w:commentReference w:id="50"/>
      </w:r>
      <w:r w:rsidRPr="00B36635">
        <w:rPr>
          <w:rFonts w:ascii="Times New Roman" w:eastAsia="Calibri" w:hAnsi="Times New Roman" w:cs="Times New Roman"/>
        </w:rPr>
        <w:t xml:space="preserve"> studies </w:t>
      </w:r>
      <w:r w:rsidR="00213D75" w:rsidRPr="00B36635">
        <w:rPr>
          <w:rFonts w:ascii="Times New Roman" w:eastAsia="Calibri" w:hAnsi="Times New Roman" w:cs="Times New Roman"/>
        </w:rPr>
        <w:t xml:space="preserve">have </w:t>
      </w:r>
      <w:r w:rsidR="007C093C" w:rsidRPr="00B36635">
        <w:rPr>
          <w:rFonts w:ascii="Times New Roman" w:eastAsia="Calibri" w:hAnsi="Times New Roman" w:cs="Times New Roman"/>
        </w:rPr>
        <w:t>investigate</w:t>
      </w:r>
      <w:r w:rsidR="00213D75" w:rsidRPr="0093430E">
        <w:rPr>
          <w:rFonts w:ascii="Times New Roman" w:eastAsia="Calibri" w:hAnsi="Times New Roman" w:cs="Times New Roman"/>
        </w:rPr>
        <w:t>d</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r w:rsidR="00C11D4B" w:rsidRPr="00084CE8">
        <w:rPr>
          <w:rFonts w:ascii="Times New Roman" w:eastAsia="Calibri" w:hAnsi="Times New Roman" w:cs="Times New Roman"/>
        </w:rPr>
        <w:t xml:space="preserve">recognizable taxonomic units (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906B2D" w:rsidRPr="00084CE8">
        <w:rPr>
          <w:rFonts w:ascii="Times New Roman" w:eastAsia="Calibri" w:hAnsi="Times New Roman" w:cs="Times New Roman"/>
        </w:rPr>
        <w:t xml:space="preserve"> </w:t>
      </w:r>
      <w:r w:rsidR="001B5A05" w:rsidRPr="00084CE8">
        <w:rPr>
          <w:rFonts w:ascii="Times New Roman" w:eastAsia="Calibri" w:hAnsi="Times New Roman" w:cs="Times New Roman"/>
        </w:rPr>
        <w:t xml:space="preserve">or </w:t>
      </w:r>
      <w:r w:rsidR="007C093C" w:rsidRPr="00084CE8">
        <w:rPr>
          <w:rFonts w:ascii="Times New Roman" w:eastAsia="Calibri" w:hAnsi="Times New Roman" w:cs="Times New Roman"/>
        </w:rPr>
        <w:t xml:space="preserve">functional groups when identifying potential surrogates. </w:t>
      </w:r>
      <w:r w:rsidR="00CC32D0" w:rsidRPr="00084CE8">
        <w:rPr>
          <w:rFonts w:ascii="Times New Roman" w:hAnsi="Times New Roman" w:cs="Times New Roman"/>
        </w:rPr>
        <w:t xml:space="preserve">RTU’s are taxonomic units defined by readily identifiable characteristics in the field </w:t>
      </w:r>
      <w:r w:rsidR="00CC32D0" w:rsidRPr="00B36635">
        <w:rPr>
          <w:rFonts w:ascii="Times New Roman" w:hAnsi="Times New Roman" w:cs="Times New Roman"/>
        </w:rPr>
        <w:fldChar w:fldCharType="begin" w:fldLock="1"/>
      </w:r>
      <w:r w:rsidR="00CC32D0" w:rsidRPr="00084CE8">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B36635">
        <w:rPr>
          <w:rFonts w:ascii="Times New Roman" w:hAnsi="Times New Roman" w:cs="Times New Roman"/>
          <w:rPrChange w:id="51" w:author="Nicole" w:date="2019-01-23T08:28:00Z">
            <w:rPr>
              <w:rFonts w:ascii="Times New Roman" w:hAnsi="Times New Roman" w:cs="Times New Roman"/>
            </w:rPr>
          </w:rPrChange>
        </w:rPr>
        <w:fldChar w:fldCharType="separate"/>
      </w:r>
      <w:r w:rsidR="00CC32D0" w:rsidRPr="00B36635">
        <w:rPr>
          <w:rFonts w:ascii="Times New Roman" w:hAnsi="Times New Roman" w:cs="Times New Roman"/>
          <w:noProof/>
        </w:rPr>
        <w:t>(Sebek et al., 201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4B69C8" w:rsidRPr="00B36635">
        <w:rPr>
          <w:rFonts w:ascii="Times New Roman" w:hAnsi="Times New Roman" w:cs="Times New Roman"/>
        </w:rPr>
        <w:t>Some</w:t>
      </w:r>
      <w:r w:rsidR="00C11D4B" w:rsidRPr="00B36635">
        <w:rPr>
          <w:rFonts w:ascii="Times New Roman" w:eastAsia="Calibri" w:hAnsi="Times New Roman" w:cs="Times New Roman"/>
        </w:rPr>
        <w:t xml:space="preserve"> surrogates</w:t>
      </w:r>
      <w:r w:rsidR="007C093C" w:rsidRPr="00B36635">
        <w:rPr>
          <w:rFonts w:ascii="Times New Roman" w:eastAsia="Calibri" w:hAnsi="Times New Roman" w:cs="Times New Roman"/>
        </w:rPr>
        <w:t xml:space="preserve"> identif</w:t>
      </w:r>
      <w:r w:rsidR="00166447" w:rsidRPr="00B36635">
        <w:rPr>
          <w:rFonts w:ascii="Times New Roman" w:eastAsia="Calibri" w:hAnsi="Times New Roman" w:cs="Times New Roman"/>
        </w:rPr>
        <w:t>ied using functional groups have been</w:t>
      </w:r>
      <w:r w:rsidR="007C093C" w:rsidRPr="00B36635">
        <w:rPr>
          <w:rFonts w:ascii="Times New Roman" w:eastAsia="Calibri" w:hAnsi="Times New Roman" w:cs="Times New Roman"/>
        </w:rPr>
        <w:t xml:space="preserve"> consistent with those using</w:t>
      </w:r>
      <w:r w:rsidR="00C11D4B" w:rsidRPr="00084CE8">
        <w:rPr>
          <w:rFonts w:ascii="Times New Roman" w:eastAsia="Calibri" w:hAnsi="Times New Roman" w:cs="Times New Roman"/>
        </w:rPr>
        <w:t xml:space="preserve"> taxonomic designations</w:t>
      </w:r>
      <w:r w:rsidR="007C093C" w:rsidRPr="00084CE8">
        <w:rPr>
          <w:rFonts w:ascii="Times New Roman" w:eastAsia="Calibri" w:hAnsi="Times New Roman" w:cs="Times New Roman"/>
        </w:rPr>
        <w:t xml:space="preserve"> (Rubal et al., 2011). However, functional and </w:t>
      </w:r>
      <w:r w:rsidR="007C093C" w:rsidRPr="00084CE8">
        <w:rPr>
          <w:rFonts w:ascii="Times New Roman" w:eastAsia="Calibri" w:hAnsi="Times New Roman" w:cs="Times New Roman"/>
        </w:rPr>
        <w:lastRenderedPageBreak/>
        <w:t xml:space="preserve">taxonomic diversity </w:t>
      </w:r>
      <w:r w:rsidR="004B69C8" w:rsidRPr="00084CE8">
        <w:rPr>
          <w:rFonts w:ascii="Times New Roman" w:eastAsia="Calibri" w:hAnsi="Times New Roman" w:cs="Times New Roman"/>
        </w:rPr>
        <w:t>can</w:t>
      </w:r>
      <w:r w:rsidR="007C093C" w:rsidRPr="00084CE8">
        <w:rPr>
          <w:rFonts w:ascii="Times New Roman" w:eastAsia="Calibri" w:hAnsi="Times New Roman" w:cs="Times New Roman"/>
        </w:rPr>
        <w:t xml:space="preserve"> provide </w:t>
      </w:r>
      <w:commentRangeStart w:id="52"/>
      <w:r w:rsidR="007C093C" w:rsidRPr="00084CE8">
        <w:rPr>
          <w:rFonts w:ascii="Times New Roman" w:eastAsia="Calibri" w:hAnsi="Times New Roman" w:cs="Times New Roman"/>
        </w:rPr>
        <w:t>different</w:t>
      </w:r>
      <w:commentRangeEnd w:id="52"/>
      <w:r w:rsidR="007B447B">
        <w:rPr>
          <w:rStyle w:val="CommentReference"/>
        </w:rPr>
        <w:commentReference w:id="52"/>
      </w:r>
      <w:r w:rsidR="007C093C" w:rsidRPr="00084CE8">
        <w:rPr>
          <w:rFonts w:ascii="Times New Roman" w:eastAsia="Calibri" w:hAnsi="Times New Roman" w:cs="Times New Roman"/>
        </w:rPr>
        <w:t xml:space="preserve"> informa</w:t>
      </w:r>
      <w:r w:rsidR="00166447" w:rsidRPr="00084CE8">
        <w:rPr>
          <w:rFonts w:ascii="Times New Roman" w:eastAsia="Calibri" w:hAnsi="Times New Roman" w:cs="Times New Roman"/>
        </w:rPr>
        <w:t xml:space="preserve">tion when </w:t>
      </w:r>
      <w:r w:rsidR="004B69C8" w:rsidRPr="00084CE8">
        <w:rPr>
          <w:rFonts w:ascii="Times New Roman" w:eastAsia="Calibri" w:hAnsi="Times New Roman" w:cs="Times New Roman"/>
        </w:rPr>
        <w:t xml:space="preserve">measured at </w:t>
      </w:r>
      <w:r w:rsidR="00166447" w:rsidRPr="00084CE8">
        <w:rPr>
          <w:rFonts w:ascii="Times New Roman" w:eastAsia="Calibri" w:hAnsi="Times New Roman" w:cs="Times New Roman"/>
        </w:rPr>
        <w:t xml:space="preserve">different </w:t>
      </w:r>
      <w:commentRangeStart w:id="53"/>
      <w:r w:rsidR="007C093C" w:rsidRPr="00084CE8">
        <w:rPr>
          <w:rFonts w:ascii="Times New Roman" w:eastAsia="Calibri" w:hAnsi="Times New Roman" w:cs="Times New Roman"/>
        </w:rPr>
        <w:t>scales</w:t>
      </w:r>
      <w:commentRangeEnd w:id="53"/>
      <w:r w:rsidR="007B447B">
        <w:rPr>
          <w:rStyle w:val="CommentReference"/>
        </w:rPr>
        <w:commentReference w:id="53"/>
      </w:r>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örnroos</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Nordström</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Bonsdorff</w:t>
      </w:r>
      <w:proofErr w:type="spellEnd"/>
      <w:r w:rsidR="007C093C" w:rsidRPr="00084CE8">
        <w:rPr>
          <w:rFonts w:ascii="Times New Roman" w:eastAsia="Calibri" w:hAnsi="Times New Roman" w:cs="Times New Roman"/>
        </w:rPr>
        <w:t>, 2013).</w:t>
      </w:r>
    </w:p>
    <w:p w14:paraId="1A0CA6D6" w14:textId="5E4A6395" w:rsidR="00906B2D" w:rsidRPr="0093430E" w:rsidRDefault="008C011B" w:rsidP="006C38CA">
      <w:pPr>
        <w:spacing w:line="480" w:lineRule="auto"/>
        <w:ind w:firstLine="720"/>
        <w:rPr>
          <w:rFonts w:ascii="Times New Roman" w:eastAsia="Calibri" w:hAnsi="Times New Roman" w:cs="Times New Roman"/>
        </w:rPr>
      </w:pPr>
      <w:commentRangeStart w:id="54"/>
      <w:r w:rsidRPr="00084CE8">
        <w:rPr>
          <w:rFonts w:ascii="Times New Roman" w:eastAsia="Calibri" w:hAnsi="Times New Roman" w:cs="Times New Roman"/>
        </w:rPr>
        <w:t>Becau</w:t>
      </w:r>
      <w:commentRangeEnd w:id="54"/>
      <w:r w:rsidR="00B86ED2">
        <w:rPr>
          <w:rStyle w:val="CommentReference"/>
        </w:rPr>
        <w:commentReference w:id="54"/>
      </w:r>
      <w:r w:rsidRPr="00084CE8">
        <w:rPr>
          <w:rFonts w:ascii="Times New Roman" w:eastAsia="Calibri" w:hAnsi="Times New Roman" w:cs="Times New Roman"/>
        </w:rPr>
        <w:t xml:space="preserve">se </w:t>
      </w:r>
      <w:commentRangeStart w:id="55"/>
      <w:r w:rsidRPr="00084CE8">
        <w:rPr>
          <w:rFonts w:ascii="Times New Roman" w:eastAsia="Calibri" w:hAnsi="Times New Roman" w:cs="Times New Roman"/>
        </w:rPr>
        <w:t xml:space="preserve">they </w:t>
      </w:r>
      <w:commentRangeEnd w:id="55"/>
      <w:r w:rsidR="008F5690">
        <w:rPr>
          <w:rStyle w:val="CommentReference"/>
        </w:rPr>
        <w:commentReference w:id="55"/>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Change w:id="56" w:author="Nicole" w:date="2019-01-23T08:28:00Z">
            <w:rPr>
              <w:rFonts w:ascii="Times New Roman" w:eastAsia="Calibri" w:hAnsi="Times New Roman" w:cs="Times New Roman"/>
            </w:rPr>
          </w:rPrChange>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Change w:id="57" w:author="Nicole" w:date="2019-01-23T08:28:00Z">
            <w:rPr>
              <w:rFonts w:ascii="Times New Roman" w:eastAsia="Calibri" w:hAnsi="Times New Roman" w:cs="Times New Roman"/>
            </w:rPr>
          </w:rPrChange>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58"/>
      <w:r w:rsidR="0014500F" w:rsidRPr="00B36635">
        <w:rPr>
          <w:rFonts w:ascii="Times New Roman" w:eastAsia="Calibri" w:hAnsi="Times New Roman" w:cs="Times New Roman"/>
        </w:rPr>
        <w:t>Reef</w:t>
      </w:r>
      <w:commentRangeEnd w:id="58"/>
      <w:r w:rsidR="008F5690">
        <w:rPr>
          <w:rStyle w:val="CommentReference"/>
        </w:rPr>
        <w:commentReference w:id="58"/>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14500F"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Change w:id="59" w:author="Nicole" w:date="2019-01-23T08:28:00Z">
            <w:rPr>
              <w:rFonts w:ascii="Times New Roman" w:eastAsia="Calibri" w:hAnsi="Times New Roman" w:cs="Times New Roman"/>
            </w:rPr>
          </w:rPrChange>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 xml:space="preserve">Understanding whether these </w:t>
      </w:r>
      <w:commentRangeStart w:id="60"/>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60"/>
      <w:r w:rsidR="008F5690">
        <w:rPr>
          <w:rStyle w:val="CommentReference"/>
        </w:rPr>
        <w:commentReference w:id="60"/>
      </w:r>
      <w:r w:rsidR="00906B2D" w:rsidRPr="00B36635">
        <w:rPr>
          <w:rFonts w:ascii="Times New Roman" w:eastAsia="Calibri" w:hAnsi="Times New Roman" w:cs="Times New Roman"/>
        </w:rPr>
        <w:t xml:space="preserve">would provide valuable information to managers with </w:t>
      </w:r>
      <w:commentRangeStart w:id="61"/>
      <w:r w:rsidR="00906B2D" w:rsidRPr="00B36635">
        <w:rPr>
          <w:rFonts w:ascii="Times New Roman" w:eastAsia="Calibri" w:hAnsi="Times New Roman" w:cs="Times New Roman"/>
        </w:rPr>
        <w:t>limited monitoring resources</w:t>
      </w:r>
      <w:commentRangeEnd w:id="61"/>
      <w:r w:rsidR="00485303">
        <w:rPr>
          <w:rStyle w:val="CommentReference"/>
        </w:rPr>
        <w:commentReference w:id="61"/>
      </w:r>
      <w:r w:rsidR="00906B2D" w:rsidRPr="00B36635">
        <w:rPr>
          <w:rFonts w:ascii="Times New Roman" w:eastAsia="Calibri" w:hAnsi="Times New Roman" w:cs="Times New Roman"/>
        </w:rPr>
        <w:t>.</w:t>
      </w:r>
    </w:p>
    <w:p w14:paraId="500E7935" w14:textId="1DF5B1A8" w:rsidR="00A8749F" w:rsidRPr="00B36635" w:rsidRDefault="00A8749F" w:rsidP="0093430E">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Change w:id="62"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w:t>
      </w:r>
      <w:r w:rsidRPr="00B36635">
        <w:rPr>
          <w:rFonts w:ascii="Times New Roman" w:eastAsia="Calibri" w:hAnsi="Times New Roman" w:cs="Times New Roman"/>
        </w:rPr>
        <w:t xml:space="preserve">l be a good surrogate for the richness of corals and sponges over time. Reef fish richness has been shown to be a more effective surrogate for the diversity of corals and fishes than coral richnes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Change w:id="63"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total coral cover will be an effective surrogate for diversity of fishes, corals, and sponges because </w:t>
      </w:r>
      <w:r w:rsidR="00C36A5E" w:rsidRPr="00B36635">
        <w:rPr>
          <w:rFonts w:ascii="Times New Roman" w:eastAsia="Calibri" w:hAnsi="Times New Roman" w:cs="Times New Roman"/>
        </w:rPr>
        <w:t>coral-dominated</w:t>
      </w:r>
      <w:r w:rsidRPr="00B36635">
        <w:rPr>
          <w:rFonts w:ascii="Times New Roman" w:eastAsia="Calibri" w:hAnsi="Times New Roman" w:cs="Times New Roman"/>
        </w:rPr>
        <w:t xml:space="preserve"> reefs have the potential for a greater diversity in structural and resource-based niche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Change w:id="64"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w:t>
      </w:r>
      <w:commentRangeStart w:id="65"/>
      <w:r w:rsidRPr="00084CE8">
        <w:rPr>
          <w:rFonts w:ascii="Times New Roman" w:eastAsia="Calibri" w:hAnsi="Times New Roman" w:cs="Times New Roman"/>
        </w:rPr>
        <w:t xml:space="preserve">total coral cover </w:t>
      </w:r>
      <w:commentRangeEnd w:id="65"/>
      <w:r w:rsidR="00D275F6">
        <w:rPr>
          <w:rStyle w:val="CommentReference"/>
        </w:rPr>
        <w:commentReference w:id="65"/>
      </w:r>
      <w:r w:rsidRPr="00084CE8">
        <w:rPr>
          <w:rFonts w:ascii="Times New Roman" w:eastAsia="Calibri" w:hAnsi="Times New Roman" w:cs="Times New Roman"/>
        </w:rPr>
        <w:t xml:space="preserve">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Change w:id="66"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total coral cover will be an effective </w:t>
      </w:r>
      <w:r w:rsidRPr="00084CE8">
        <w:rPr>
          <w:rFonts w:ascii="Times New Roman" w:eastAsia="Calibri" w:hAnsi="Times New Roman" w:cs="Times New Roman"/>
        </w:rPr>
        <w:lastRenderedPageBreak/>
        <w:t xml:space="preserve">surrogate for fish diversity because larger reefs provide more habitat for fishe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Change w:id="67"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w:t>
      </w:r>
      <w:commentRangeStart w:id="68"/>
      <w:r w:rsidRPr="00084CE8">
        <w:rPr>
          <w:rFonts w:ascii="Times New Roman" w:eastAsia="Calibri" w:hAnsi="Times New Roman" w:cs="Times New Roman"/>
        </w:rPr>
        <w:t xml:space="preserve">diversity of coral morphological groups </w:t>
      </w:r>
      <w:commentRangeEnd w:id="68"/>
      <w:r w:rsidR="00D275F6">
        <w:rPr>
          <w:rStyle w:val="CommentReference"/>
        </w:rPr>
        <w:commentReference w:id="68"/>
      </w:r>
      <w:r w:rsidRPr="00084CE8">
        <w:rPr>
          <w:rFonts w:ascii="Times New Roman" w:eastAsia="Calibri" w:hAnsi="Times New Roman" w:cs="Times New Roman"/>
        </w:rPr>
        <w:t xml:space="preserve">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Change w:id="69"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Change w:id="70"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w:t>
      </w:r>
      <w:del w:id="71" w:author="Brian Gerber" w:date="2019-01-25T16:36:00Z">
        <w:r w:rsidRPr="00084CE8" w:rsidDel="008F5690">
          <w:rPr>
            <w:rFonts w:ascii="Times New Roman" w:eastAsia="Calibri" w:hAnsi="Times New Roman" w:cs="Times New Roman"/>
          </w:rPr>
          <w:delText xml:space="preserve">estimated </w:delText>
        </w:r>
      </w:del>
      <w:r w:rsidRPr="00084CE8">
        <w:rPr>
          <w:rFonts w:ascii="Times New Roman" w:eastAsia="Calibri" w:hAnsi="Times New Roman" w:cs="Times New Roman"/>
        </w:rPr>
        <w:t xml:space="preserve">abundance of large reef fishes (≥20 cm total length) over time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Change w:id="72"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Because of their relationships with maintaining reef structure, I hypothesize that cover of </w:t>
      </w:r>
      <w:r w:rsidRPr="00B36635">
        <w:rPr>
          <w:rFonts w:ascii="Times New Roman" w:eastAsia="Calibri" w:hAnsi="Times New Roman" w:cs="Times New Roman"/>
          <w:i/>
        </w:rPr>
        <w:t>Acropora</w:t>
      </w:r>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000E6FE1"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Change w:id="73"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Alvarez-Filip, Carricart-Ganivet, Horta-Puga, &amp; Iglesias-Prieto, 2013; Perry et al., 2015)</w:t>
      </w:r>
      <w:r w:rsidRPr="00084CE8">
        <w:rPr>
          <w:rFonts w:ascii="Times New Roman" w:eastAsia="Calibri" w:hAnsi="Times New Roman" w:cs="Times New Roman"/>
        </w:rPr>
        <w:fldChar w:fldCharType="end"/>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pPr>
        <w:widowControl w:val="0"/>
        <w:tabs>
          <w:tab w:val="left" w:pos="220"/>
          <w:tab w:val="left" w:pos="720"/>
        </w:tabs>
        <w:autoSpaceDE w:val="0"/>
        <w:autoSpaceDN w:val="0"/>
        <w:adjustRightInd w:val="0"/>
        <w:spacing w:line="480" w:lineRule="auto"/>
        <w:outlineLvl w:val="0"/>
        <w:rPr>
          <w:rFonts w:ascii="Times New Roman" w:hAnsi="Times New Roman" w:cs="Times New Roman"/>
        </w:rPr>
        <w:pPrChange w:id="74" w:author="Nicole" w:date="2019-01-23T08:42:00Z">
          <w:pPr>
            <w:widowControl w:val="0"/>
            <w:tabs>
              <w:tab w:val="left" w:pos="220"/>
              <w:tab w:val="left" w:pos="720"/>
            </w:tabs>
            <w:autoSpaceDE w:val="0"/>
            <w:autoSpaceDN w:val="0"/>
            <w:adjustRightInd w:val="0"/>
            <w:outlineLvl w:val="0"/>
          </w:pPr>
        </w:pPrChange>
      </w:pPr>
      <w:r w:rsidRPr="00B36635">
        <w:rPr>
          <w:rFonts w:ascii="Times New Roman" w:hAnsi="Times New Roman" w:cs="Times New Roman"/>
          <w:b/>
        </w:rPr>
        <w:t>Method</w:t>
      </w:r>
      <w:r w:rsidR="008E58DD" w:rsidRPr="00B36635">
        <w:rPr>
          <w:rFonts w:ascii="Times New Roman" w:hAnsi="Times New Roman" w:cs="Times New Roman"/>
          <w:b/>
        </w:rPr>
        <w:t>s</w:t>
      </w:r>
    </w:p>
    <w:p w14:paraId="25CD2CBF" w14:textId="1B829095" w:rsidR="006837B3" w:rsidRPr="00B36635" w:rsidRDefault="009F1381">
      <w:pPr>
        <w:spacing w:line="480" w:lineRule="auto"/>
        <w:outlineLvl w:val="0"/>
        <w:rPr>
          <w:rFonts w:ascii="Times New Roman" w:eastAsia="Calibri" w:hAnsi="Times New Roman" w:cs="Times New Roman"/>
          <w:sz w:val="28"/>
        </w:rPr>
        <w:pPrChange w:id="75" w:author="Nicole" w:date="2019-01-23T08:42:00Z">
          <w:pPr>
            <w:outlineLvl w:val="0"/>
          </w:pPr>
        </w:pPrChange>
      </w:pPr>
      <w:r w:rsidRPr="00B36635">
        <w:rPr>
          <w:rFonts w:ascii="Times New Roman" w:eastAsia="Calibri" w:hAnsi="Times New Roman" w:cs="Times New Roman"/>
          <w:i/>
          <w:sz w:val="28"/>
        </w:rPr>
        <w:t>Field study design</w:t>
      </w:r>
    </w:p>
    <w:p w14:paraId="762F15CF" w14:textId="4B19126E" w:rsidR="00D60BE6" w:rsidRPr="00B36635" w:rsidRDefault="00CC54A8">
      <w:pPr>
        <w:spacing w:line="480" w:lineRule="auto"/>
        <w:ind w:firstLine="720"/>
        <w:outlineLvl w:val="0"/>
        <w:rPr>
          <w:rFonts w:ascii="Times New Roman" w:eastAsia="Calibri" w:hAnsi="Times New Roman" w:cs="Times New Roman"/>
        </w:rPr>
        <w:pPrChange w:id="76" w:author="Nicole" w:date="2019-01-23T08:42:00Z">
          <w:pPr>
            <w:ind w:firstLine="720"/>
            <w:outlineLvl w:val="0"/>
          </w:pPr>
        </w:pPrChange>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w:t>
      </w:r>
      <w:r w:rsidR="00D60BE6" w:rsidRPr="00B36635">
        <w:rPr>
          <w:rFonts w:ascii="Times New Roman" w:eastAsia="Calibri" w:hAnsi="Times New Roman" w:cs="Times New Roman"/>
        </w:rPr>
        <w:lastRenderedPageBreak/>
        <w:t xml:space="preserve">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pPr>
        <w:spacing w:line="480" w:lineRule="auto"/>
        <w:rPr>
          <w:rFonts w:ascii="Times New Roman" w:hAnsi="Times New Roman" w:cs="Times New Roman"/>
          <w:i/>
          <w:sz w:val="28"/>
        </w:rPr>
        <w:pPrChange w:id="77" w:author="Nicole" w:date="2019-01-23T08:42:00Z">
          <w:pPr/>
        </w:pPrChange>
      </w:pPr>
      <w:r w:rsidRPr="00B36635">
        <w:rPr>
          <w:rFonts w:ascii="Times New Roman" w:hAnsi="Times New Roman" w:cs="Times New Roman"/>
          <w:i/>
          <w:sz w:val="28"/>
        </w:rPr>
        <w:t>Survey</w:t>
      </w:r>
      <w:r w:rsidR="009F1381" w:rsidRPr="00B36635">
        <w:rPr>
          <w:rFonts w:ascii="Times New Roman" w:hAnsi="Times New Roman" w:cs="Times New Roman"/>
          <w:i/>
          <w:sz w:val="28"/>
        </w:rPr>
        <w:t xml:space="preserve"> methods</w:t>
      </w:r>
    </w:p>
    <w:p w14:paraId="0E8A9CB7" w14:textId="64FF4E2F" w:rsidR="00D57408" w:rsidRPr="00084CE8" w:rsidRDefault="0050253C">
      <w:pPr>
        <w:spacing w:line="480" w:lineRule="auto"/>
        <w:ind w:firstLine="720"/>
        <w:rPr>
          <w:rFonts w:ascii="Times New Roman" w:hAnsi="Times New Roman" w:cs="Times New Roman"/>
        </w:rPr>
        <w:pPrChange w:id="78" w:author="Nicole" w:date="2019-01-23T08:42:00Z">
          <w:pPr>
            <w:ind w:firstLine="720"/>
          </w:pPr>
        </w:pPrChange>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pPr>
        <w:spacing w:line="480" w:lineRule="auto"/>
        <w:ind w:firstLine="720"/>
        <w:rPr>
          <w:rFonts w:ascii="Times New Roman" w:eastAsia="Calibri" w:hAnsi="Times New Roman" w:cs="Times New Roman"/>
        </w:rPr>
        <w:pPrChange w:id="79" w:author="Nicole" w:date="2019-01-23T08:42:00Z">
          <w:pPr>
            <w:ind w:firstLine="720"/>
          </w:pPr>
        </w:pPrChange>
      </w:pPr>
      <w:r w:rsidRPr="00B36635">
        <w:rPr>
          <w:rFonts w:ascii="Times New Roman" w:eastAsia="Calibri" w:hAnsi="Times New Roman" w:cs="Times New Roman"/>
        </w:rPr>
        <w:lastRenderedPageBreak/>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pPr>
        <w:spacing w:line="480" w:lineRule="auto"/>
        <w:rPr>
          <w:rFonts w:ascii="Times New Roman" w:hAnsi="Times New Roman" w:cs="Times New Roman"/>
          <w:i/>
          <w:sz w:val="28"/>
        </w:rPr>
        <w:pPrChange w:id="80" w:author="Nicole" w:date="2019-01-23T08:42:00Z">
          <w:pPr/>
        </w:pPrChange>
      </w:pPr>
      <w:r w:rsidRPr="00B36635">
        <w:rPr>
          <w:rFonts w:ascii="Times New Roman" w:hAnsi="Times New Roman" w:cs="Times New Roman"/>
          <w:i/>
          <w:sz w:val="28"/>
        </w:rPr>
        <w:t xml:space="preserve">Different survey </w:t>
      </w:r>
      <w:commentRangeStart w:id="81"/>
      <w:r w:rsidRPr="00B36635">
        <w:rPr>
          <w:rFonts w:ascii="Times New Roman" w:hAnsi="Times New Roman" w:cs="Times New Roman"/>
          <w:i/>
          <w:sz w:val="28"/>
        </w:rPr>
        <w:t>techniques</w:t>
      </w:r>
      <w:commentRangeEnd w:id="81"/>
      <w:r w:rsidR="00A40B98">
        <w:rPr>
          <w:rStyle w:val="CommentReference"/>
        </w:rPr>
        <w:commentReference w:id="81"/>
      </w:r>
    </w:p>
    <w:p w14:paraId="0997B39D" w14:textId="657D2B6B" w:rsidR="005B205E" w:rsidRPr="00084CE8" w:rsidRDefault="005B205E">
      <w:pPr>
        <w:spacing w:line="480" w:lineRule="auto"/>
        <w:ind w:firstLine="720"/>
        <w:rPr>
          <w:rFonts w:ascii="Times New Roman" w:hAnsi="Times New Roman" w:cs="Times New Roman"/>
        </w:rPr>
        <w:pPrChange w:id="82" w:author="Nicole" w:date="2019-01-23T08:42:00Z">
          <w:pPr>
            <w:ind w:firstLine="720"/>
          </w:pPr>
        </w:pPrChange>
      </w:pPr>
      <w:r w:rsidRPr="00084CE8">
        <w:rPr>
          <w:rFonts w:ascii="Times New Roman" w:hAnsi="Times New Roman" w:cs="Times New Roman"/>
        </w:rPr>
        <w:t xml:space="preserve">If we had a line and sampled enough points along the line (i.e. as the number of points approaches infinity) then the linear point-intercept and </w:t>
      </w:r>
      <w:bookmarkStart w:id="83" w:name="_GoBack"/>
      <w:bookmarkEnd w:id="83"/>
      <w:r w:rsidRPr="00084CE8">
        <w:rPr>
          <w:rFonts w:ascii="Times New Roman" w:hAnsi="Times New Roman" w:cs="Times New Roman"/>
        </w:rPr>
        <w:t>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pPr>
        <w:spacing w:line="480" w:lineRule="auto"/>
        <w:rPr>
          <w:rFonts w:ascii="Times New Roman" w:hAnsi="Times New Roman" w:cs="Times New Roman"/>
          <w:i/>
          <w:sz w:val="28"/>
        </w:rPr>
        <w:pPrChange w:id="84" w:author="Nicole" w:date="2019-01-23T08:42:00Z">
          <w:pPr/>
        </w:pPrChange>
      </w:pPr>
      <w:r w:rsidRPr="00B36635">
        <w:rPr>
          <w:rFonts w:ascii="Times New Roman" w:hAnsi="Times New Roman" w:cs="Times New Roman"/>
          <w:i/>
          <w:sz w:val="28"/>
        </w:rPr>
        <w:t>Measures of diversity</w:t>
      </w:r>
    </w:p>
    <w:p w14:paraId="388471F8" w14:textId="1539325B" w:rsidR="00815822" w:rsidRPr="00084CE8" w:rsidRDefault="00815822">
      <w:pPr>
        <w:spacing w:line="480" w:lineRule="auto"/>
        <w:ind w:firstLine="720"/>
        <w:rPr>
          <w:rFonts w:ascii="Times New Roman" w:hAnsi="Times New Roman" w:cs="Times New Roman"/>
        </w:rPr>
        <w:pPrChange w:id="85" w:author="Nicole" w:date="2019-01-23T08:42:00Z">
          <w:pPr>
            <w:ind w:firstLine="720"/>
          </w:pPr>
        </w:pPrChange>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pPr>
        <w:spacing w:line="480" w:lineRule="auto"/>
        <w:rPr>
          <w:rFonts w:ascii="Times New Roman" w:hAnsi="Times New Roman" w:cs="Times New Roman"/>
          <w:i/>
          <w:sz w:val="28"/>
        </w:rPr>
        <w:pPrChange w:id="86" w:author="Nicole" w:date="2019-01-23T08:42:00Z">
          <w:pPr/>
        </w:pPrChange>
      </w:pPr>
      <w:r w:rsidRPr="00B36635">
        <w:rPr>
          <w:rFonts w:ascii="Times New Roman" w:hAnsi="Times New Roman" w:cs="Times New Roman"/>
          <w:i/>
          <w:sz w:val="28"/>
        </w:rPr>
        <w:t>Sampling effort</w:t>
      </w:r>
    </w:p>
    <w:p w14:paraId="0E0AC27B" w14:textId="22C9CA15" w:rsidR="00D92176" w:rsidRPr="00084CE8" w:rsidRDefault="00815822">
      <w:pPr>
        <w:spacing w:line="480" w:lineRule="auto"/>
        <w:ind w:firstLine="720"/>
        <w:rPr>
          <w:rFonts w:ascii="Times New Roman" w:hAnsi="Times New Roman" w:cs="Times New Roman"/>
        </w:rPr>
        <w:pPrChange w:id="87" w:author="Nicole" w:date="2019-01-23T08:42:00Z">
          <w:pPr>
            <w:ind w:firstLine="720"/>
          </w:pPr>
        </w:pPrChange>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pPr>
        <w:spacing w:line="480" w:lineRule="auto"/>
        <w:rPr>
          <w:rFonts w:ascii="Times New Roman" w:hAnsi="Times New Roman" w:cs="Times New Roman"/>
        </w:rPr>
        <w:pPrChange w:id="88" w:author="Nicole" w:date="2019-01-23T08:42:00Z">
          <w:pPr/>
        </w:pPrChange>
      </w:pPr>
      <w:r w:rsidRPr="00084CE8">
        <w:rPr>
          <w:rFonts w:ascii="Times New Roman" w:hAnsi="Times New Roman" w:cs="Times New Roman"/>
        </w:rPr>
        <w:lastRenderedPageBreak/>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pPr>
        <w:spacing w:line="480" w:lineRule="auto"/>
        <w:rPr>
          <w:rFonts w:ascii="Times New Roman" w:hAnsi="Times New Roman" w:cs="Times New Roman"/>
        </w:rPr>
        <w:pPrChange w:id="89" w:author="Nicole" w:date="2019-01-23T08:42:00Z">
          <w:pPr/>
        </w:pPrChange>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pPr>
        <w:pStyle w:val="ListParagraph"/>
        <w:spacing w:after="0" w:line="480" w:lineRule="auto"/>
        <w:rPr>
          <w:rFonts w:ascii="Times New Roman" w:hAnsi="Times New Roman" w:cs="Times New Roman"/>
          <w:sz w:val="24"/>
          <w:szCs w:val="24"/>
        </w:rPr>
        <w:pPrChange w:id="90" w:author="Nicole" w:date="2019-01-23T08:42:00Z">
          <w:pPr>
            <w:pStyle w:val="ListParagraph"/>
            <w:spacing w:after="0" w:line="240" w:lineRule="auto"/>
          </w:pPr>
        </w:pPrChange>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pPr>
        <w:spacing w:line="480" w:lineRule="auto"/>
        <w:ind w:firstLine="720"/>
        <w:rPr>
          <w:rFonts w:ascii="Times New Roman" w:hAnsi="Times New Roman" w:cs="Times New Roman"/>
        </w:rPr>
        <w:pPrChange w:id="91" w:author="Nicole" w:date="2019-01-23T08:42:00Z">
          <w:pPr>
            <w:ind w:firstLine="720"/>
          </w:pPr>
        </w:pPrChange>
      </w:pPr>
    </w:p>
    <w:p w14:paraId="760953DA" w14:textId="3555D998" w:rsidR="005D27E4" w:rsidRPr="00084CE8" w:rsidRDefault="005B205E">
      <w:pPr>
        <w:spacing w:line="480" w:lineRule="auto"/>
        <w:rPr>
          <w:rFonts w:ascii="Times New Roman" w:hAnsi="Times New Roman" w:cs="Times New Roman"/>
        </w:rPr>
        <w:pPrChange w:id="92" w:author="Nicole" w:date="2019-01-23T08:42:00Z">
          <w:pPr/>
        </w:pPrChange>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pPr>
        <w:spacing w:line="480" w:lineRule="auto"/>
        <w:rPr>
          <w:rFonts w:ascii="Times New Roman" w:eastAsia="Calibri" w:hAnsi="Times New Roman" w:cs="Times New Roman"/>
          <w:i/>
          <w:sz w:val="28"/>
        </w:rPr>
        <w:pPrChange w:id="93" w:author="Nicole" w:date="2019-01-23T08:42:00Z">
          <w:pPr/>
        </w:pPrChange>
      </w:pPr>
      <w:r w:rsidRPr="00B36635">
        <w:rPr>
          <w:rFonts w:ascii="Times New Roman" w:hAnsi="Times New Roman" w:cs="Times New Roman"/>
          <w:i/>
          <w:sz w:val="28"/>
        </w:rPr>
        <w:t>Recognizable taxonomic units</w:t>
      </w:r>
    </w:p>
    <w:p w14:paraId="1390AC2A" w14:textId="7165B459" w:rsidR="000560AF" w:rsidRDefault="007175A5">
      <w:pPr>
        <w:spacing w:line="480" w:lineRule="auto"/>
        <w:ind w:firstLine="720"/>
        <w:rPr>
          <w:ins w:id="94" w:author="Nicole" w:date="2019-01-23T08:33:00Z"/>
          <w:rFonts w:ascii="Times New Roman" w:eastAsia="Calibri" w:hAnsi="Times New Roman" w:cs="Times New Roman"/>
        </w:rPr>
        <w:pPrChange w:id="95" w:author="Nicole" w:date="2019-01-23T08:42:00Z">
          <w:pPr>
            <w:ind w:firstLine="720"/>
          </w:pPr>
        </w:pPrChange>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r w:rsidR="000560AF" w:rsidRPr="00084CE8">
        <w:rPr>
          <w:rFonts w:ascii="Times New Roman" w:eastAsia="Calibri" w:hAnsi="Times New Roman" w:cs="Times New Roman"/>
          <w:i/>
        </w:rPr>
        <w:t>Montastraea annularis</w:t>
      </w:r>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lastRenderedPageBreak/>
        <w:t>three separate species (</w:t>
      </w:r>
      <w:r w:rsidR="000560AF" w:rsidRPr="00B36635">
        <w:rPr>
          <w:rFonts w:ascii="Times New Roman" w:eastAsia="Calibri" w:hAnsi="Times New Roman" w:cs="Times New Roman"/>
          <w:i/>
        </w:rPr>
        <w:t>M. annularis</w:t>
      </w:r>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M. faveolata</w:t>
      </w:r>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M. franksi</w:t>
      </w:r>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Change w:id="96" w:author="Nicole" w:date="2019-01-23T08:32:00Z">
            <w:rPr>
              <w:rFonts w:ascii="Times New Roman" w:eastAsia="Calibri" w:hAnsi="Times New Roman" w:cs="Times New Roman"/>
            </w:rPr>
          </w:rPrChange>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pPr>
        <w:spacing w:line="480" w:lineRule="auto"/>
        <w:ind w:firstLine="720"/>
        <w:rPr>
          <w:ins w:id="97" w:author="Nicole" w:date="2019-01-23T01:53:00Z"/>
          <w:rFonts w:ascii="Times New Roman" w:eastAsia="Calibri" w:hAnsi="Times New Roman" w:cs="Times New Roman"/>
        </w:rPr>
        <w:pPrChange w:id="98" w:author="Nicole" w:date="2019-01-23T08:42:00Z">
          <w:pPr>
            <w:ind w:firstLine="720"/>
          </w:pPr>
        </w:pPrChange>
      </w:pPr>
    </w:p>
    <w:p w14:paraId="0805B60C" w14:textId="77777777" w:rsidR="00D92176" w:rsidRPr="00B36635" w:rsidRDefault="00D92176">
      <w:pPr>
        <w:spacing w:line="480" w:lineRule="auto"/>
        <w:ind w:firstLine="720"/>
        <w:rPr>
          <w:ins w:id="99" w:author="Nicole" w:date="2019-01-23T01:53:00Z"/>
          <w:rFonts w:ascii="Times New Roman" w:eastAsia="Calibri" w:hAnsi="Times New Roman" w:cs="Times New Roman"/>
        </w:rPr>
        <w:pPrChange w:id="100" w:author="Nicole" w:date="2019-01-23T08:42:00Z">
          <w:pPr>
            <w:ind w:firstLine="720"/>
          </w:pPr>
        </w:pPrChange>
      </w:pPr>
      <w:commentRangeStart w:id="101"/>
      <w:ins w:id="102"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pPr>
        <w:spacing w:line="480" w:lineRule="auto"/>
        <w:ind w:firstLine="720"/>
        <w:rPr>
          <w:ins w:id="103" w:author="Nicole" w:date="2019-01-23T01:53:00Z"/>
          <w:rFonts w:ascii="Times New Roman" w:eastAsia="Calibri" w:hAnsi="Times New Roman" w:cs="Times New Roman"/>
        </w:rPr>
        <w:pPrChange w:id="104" w:author="Nicole" w:date="2019-01-23T08:42:00Z">
          <w:pPr>
            <w:ind w:firstLine="720"/>
          </w:pPr>
        </w:pPrChange>
      </w:pPr>
      <w:ins w:id="105"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pPr>
        <w:spacing w:line="480" w:lineRule="auto"/>
        <w:ind w:firstLine="720"/>
        <w:rPr>
          <w:ins w:id="106" w:author="Nicole" w:date="2019-01-23T01:53:00Z"/>
          <w:rFonts w:ascii="Times New Roman" w:eastAsia="Calibri" w:hAnsi="Times New Roman" w:cs="Times New Roman"/>
        </w:rPr>
        <w:pPrChange w:id="107" w:author="Nicole" w:date="2019-01-23T08:42:00Z">
          <w:pPr>
            <w:ind w:firstLine="720"/>
          </w:pPr>
        </w:pPrChange>
      </w:pPr>
      <w:ins w:id="108"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pPr>
        <w:spacing w:line="480" w:lineRule="auto"/>
        <w:ind w:firstLine="720"/>
        <w:rPr>
          <w:ins w:id="109" w:author="Nicole" w:date="2019-01-23T01:53:00Z"/>
          <w:rFonts w:ascii="Times New Roman" w:eastAsia="Calibri" w:hAnsi="Times New Roman" w:cs="Times New Roman"/>
        </w:rPr>
        <w:pPrChange w:id="110" w:author="Nicole" w:date="2019-01-23T08:42:00Z">
          <w:pPr>
            <w:ind w:firstLine="720"/>
          </w:pPr>
        </w:pPrChange>
      </w:pPr>
      <w:ins w:id="111"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112" w:author="Nicole" w:date="2019-01-23T01:59:00Z"/>
          <w:rFonts w:ascii="Times New Roman" w:eastAsia="Calibri" w:hAnsi="Times New Roman" w:cs="Times New Roman"/>
        </w:rPr>
      </w:pPr>
      <w:ins w:id="113"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114" w:author="Nicole" w:date="2019-01-23T01:59:00Z"/>
          <w:rFonts w:ascii="Times New Roman" w:eastAsia="Calibri" w:hAnsi="Times New Roman" w:cs="Times New Roman"/>
        </w:rPr>
      </w:pPr>
    </w:p>
    <w:p w14:paraId="4E5255DB" w14:textId="77777777" w:rsidR="005D27E4" w:rsidRPr="00B36635" w:rsidRDefault="005D27E4">
      <w:pPr>
        <w:spacing w:line="480" w:lineRule="auto"/>
        <w:rPr>
          <w:ins w:id="115" w:author="Nicole" w:date="2019-01-23T01:59:00Z"/>
          <w:rFonts w:ascii="Times New Roman" w:hAnsi="Times New Roman" w:cs="Times New Roman"/>
          <w:rPrChange w:id="116" w:author="Nicole" w:date="2019-01-23T08:32:00Z">
            <w:rPr>
              <w:ins w:id="117" w:author="Nicole" w:date="2019-01-23T01:59:00Z"/>
            </w:rPr>
          </w:rPrChange>
        </w:rPr>
        <w:pPrChange w:id="118" w:author="Nicole" w:date="2019-01-23T08:42:00Z">
          <w:pPr/>
        </w:pPrChange>
      </w:pPr>
      <w:ins w:id="119" w:author="Nicole" w:date="2019-01-23T01:59:00Z">
        <w:r w:rsidRPr="00B36635">
          <w:rPr>
            <w:rFonts w:ascii="Times New Roman" w:hAnsi="Times New Roman" w:cs="Times New Roman"/>
            <w:rPrChange w:id="120" w:author="Nicole" w:date="2019-01-23T08:32:00Z">
              <w:rPr/>
            </w:rPrChange>
          </w:rPr>
          <w:t xml:space="preserve">***look up similarities and differences between taxonomic levels studies comparing biological </w:t>
        </w:r>
        <w:proofErr w:type="spellStart"/>
        <w:r w:rsidRPr="00B36635">
          <w:rPr>
            <w:rFonts w:ascii="Times New Roman" w:hAnsi="Times New Roman" w:cs="Times New Roman"/>
            <w:rPrChange w:id="121" w:author="Nicole" w:date="2019-01-23T08:32:00Z">
              <w:rPr/>
            </w:rPrChange>
          </w:rPr>
          <w:t>traist</w:t>
        </w:r>
        <w:proofErr w:type="spellEnd"/>
        <w:r w:rsidRPr="00B36635">
          <w:rPr>
            <w:rFonts w:ascii="Times New Roman" w:hAnsi="Times New Roman" w:cs="Times New Roman"/>
            <w:rPrChange w:id="122" w:author="Nicole" w:date="2019-01-23T08:32:00Z">
              <w:rPr/>
            </w:rPrChange>
          </w:rPr>
          <w:t xml:space="preserve"> and how if you’re related, you’re probably more similar; aka phylogenetic constraints; how do they control for phylogeny?</w:t>
        </w:r>
      </w:ins>
    </w:p>
    <w:p w14:paraId="0E924B25" w14:textId="1D5972C1" w:rsidR="005D27E4" w:rsidRPr="00B36635" w:rsidRDefault="005D27E4">
      <w:pPr>
        <w:spacing w:line="480" w:lineRule="auto"/>
        <w:ind w:firstLine="720"/>
        <w:rPr>
          <w:ins w:id="123" w:author="Nicole" w:date="2019-01-23T02:11:00Z"/>
          <w:rFonts w:ascii="Times New Roman" w:hAnsi="Times New Roman" w:cs="Times New Roman"/>
          <w:rPrChange w:id="124" w:author="Nicole" w:date="2019-01-23T08:32:00Z">
            <w:rPr>
              <w:ins w:id="125" w:author="Nicole" w:date="2019-01-23T02:11:00Z"/>
            </w:rPr>
          </w:rPrChange>
        </w:rPr>
        <w:pPrChange w:id="126" w:author="Nicole" w:date="2019-01-23T08:42:00Z">
          <w:pPr/>
        </w:pPrChange>
      </w:pPr>
      <w:ins w:id="127" w:author="Nicole" w:date="2019-01-23T02:03:00Z">
        <w:r w:rsidRPr="00B36635">
          <w:rPr>
            <w:rFonts w:ascii="Times New Roman" w:hAnsi="Times New Roman" w:cs="Times New Roman"/>
            <w:rPrChange w:id="128" w:author="Nicole" w:date="2019-01-23T08:32:00Z">
              <w:rPr/>
            </w:rPrChange>
          </w:rPr>
          <w:t xml:space="preserve">We also have uneven taxonomic resolution. We have observed richness which, for corals and fishes, might be able to be reconciled to taxonomic richness, which could, in turn, be used to determine species richness. This observed richness </w:t>
        </w:r>
        <w:r w:rsidRPr="00B36635">
          <w:rPr>
            <w:rFonts w:ascii="Times New Roman" w:hAnsi="Times New Roman" w:cs="Times New Roman"/>
            <w:rPrChange w:id="129" w:author="Nicole" w:date="2019-01-23T08:32:00Z">
              <w:rPr/>
            </w:rPrChange>
          </w:rPr>
          <w:sym w:font="Wingdings" w:char="F0E0"/>
        </w:r>
        <w:r w:rsidRPr="00B36635">
          <w:rPr>
            <w:rFonts w:ascii="Times New Roman" w:hAnsi="Times New Roman" w:cs="Times New Roman"/>
            <w:rPrChange w:id="130" w:author="Nicole" w:date="2019-01-23T08:32:00Z">
              <w:rPr/>
            </w:rPrChange>
          </w:rPr>
          <w:t xml:space="preserve">taxonomic richness and taxonomic richness </w:t>
        </w:r>
        <w:r w:rsidRPr="00B36635">
          <w:rPr>
            <w:rFonts w:ascii="Times New Roman" w:hAnsi="Times New Roman" w:cs="Times New Roman"/>
            <w:rPrChange w:id="131" w:author="Nicole" w:date="2019-01-23T08:32:00Z">
              <w:rPr/>
            </w:rPrChange>
          </w:rPr>
          <w:sym w:font="Wingdings" w:char="F0E0"/>
        </w:r>
        <w:r w:rsidRPr="00B36635">
          <w:rPr>
            <w:rFonts w:ascii="Times New Roman" w:hAnsi="Times New Roman" w:cs="Times New Roman"/>
            <w:rPrChange w:id="132" w:author="Nicole" w:date="2019-01-23T08:32:00Z">
              <w:rPr/>
            </w:rPrChange>
          </w:rPr>
          <w:t xml:space="preserve"> species richness jump assumptions can be tested. For example, if site 1 has 10 RTUs and site 2 has 100 RTUs, does site 2 have 100 times more species than site 1? Or, can we collapse the </w:t>
        </w:r>
        <w:r w:rsidRPr="00B36635">
          <w:rPr>
            <w:rFonts w:ascii="Times New Roman" w:hAnsi="Times New Roman" w:cs="Times New Roman"/>
            <w:rPrChange w:id="133" w:author="Nicole" w:date="2019-01-23T08:32:00Z">
              <w:rPr/>
            </w:rPrChange>
          </w:rPr>
          <w:lastRenderedPageBreak/>
          <w:t>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B36635" w:rsidRDefault="0056182E">
      <w:pPr>
        <w:spacing w:line="480" w:lineRule="auto"/>
        <w:ind w:firstLine="720"/>
        <w:rPr>
          <w:ins w:id="134" w:author="Nicole" w:date="2019-01-23T02:11:00Z"/>
          <w:rFonts w:ascii="Times New Roman" w:hAnsi="Times New Roman" w:cs="Times New Roman"/>
          <w:rPrChange w:id="135" w:author="Nicole" w:date="2019-01-23T08:32:00Z">
            <w:rPr>
              <w:ins w:id="136" w:author="Nicole" w:date="2019-01-23T02:11:00Z"/>
            </w:rPr>
          </w:rPrChange>
        </w:rPr>
        <w:pPrChange w:id="137" w:author="Nicole" w:date="2019-01-23T08:42:00Z">
          <w:pPr/>
        </w:pPrChange>
      </w:pPr>
    </w:p>
    <w:p w14:paraId="7D8DA2C8" w14:textId="77777777" w:rsidR="0056182E" w:rsidRPr="00B36635" w:rsidRDefault="0056182E">
      <w:pPr>
        <w:spacing w:line="480" w:lineRule="auto"/>
        <w:ind w:firstLine="720"/>
        <w:rPr>
          <w:ins w:id="138" w:author="Nicole" w:date="2019-01-23T02:11:00Z"/>
          <w:rFonts w:ascii="Times New Roman" w:hAnsi="Times New Roman" w:cs="Times New Roman"/>
          <w:rPrChange w:id="139" w:author="Nicole" w:date="2019-01-23T08:32:00Z">
            <w:rPr>
              <w:ins w:id="140" w:author="Nicole" w:date="2019-01-23T02:11:00Z"/>
            </w:rPr>
          </w:rPrChange>
        </w:rPr>
        <w:pPrChange w:id="141" w:author="Nicole" w:date="2019-01-23T08:42:00Z">
          <w:pPr>
            <w:ind w:firstLine="720"/>
          </w:pPr>
        </w:pPrChange>
      </w:pPr>
      <w:ins w:id="142" w:author="Nicole" w:date="2019-01-23T02:11:00Z">
        <w:r w:rsidRPr="00B36635">
          <w:rPr>
            <w:rFonts w:ascii="Times New Roman" w:hAnsi="Times New Roman" w:cs="Times New Roman"/>
            <w:rPrChange w:id="143" w:author="Nicole" w:date="2019-01-23T08:32:00Z">
              <w:rPr/>
            </w:rPrChange>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93430E" w:rsidRDefault="0056182E" w:rsidP="0093430E">
      <w:pPr>
        <w:spacing w:line="480" w:lineRule="auto"/>
        <w:ind w:firstLine="720"/>
        <w:rPr>
          <w:rFonts w:ascii="Times New Roman" w:hAnsi="Times New Roman" w:cs="Times New Roman"/>
          <w:rPrChange w:id="144" w:author="Nicole" w:date="2019-01-23T08:41:00Z">
            <w:rPr>
              <w:rFonts w:ascii="Times New Roman" w:eastAsia="Calibri" w:hAnsi="Times New Roman" w:cs="Times New Roman"/>
            </w:rPr>
          </w:rPrChange>
        </w:rPr>
      </w:pPr>
      <w:ins w:id="145" w:author="Nicole" w:date="2019-01-23T02:11:00Z">
        <w:r w:rsidRPr="00B36635">
          <w:rPr>
            <w:rFonts w:ascii="Times New Roman" w:hAnsi="Times New Roman" w:cs="Times New Roman"/>
            <w:rPrChange w:id="146" w:author="Nicole" w:date="2019-01-23T08:32:00Z">
              <w:rPr/>
            </w:rPrChange>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101"/>
      <w:ins w:id="147" w:author="Nicole" w:date="2019-01-23T08:35:00Z">
        <w:r w:rsidR="00B36635">
          <w:rPr>
            <w:rStyle w:val="CommentReference"/>
          </w:rPr>
          <w:commentReference w:id="101"/>
        </w:r>
      </w:ins>
    </w:p>
    <w:p w14:paraId="30299004" w14:textId="1F261EF1" w:rsidR="000560AF" w:rsidRPr="00B36635" w:rsidRDefault="009F1381" w:rsidP="0093430E">
      <w:pPr>
        <w:spacing w:line="480" w:lineRule="auto"/>
        <w:outlineLvl w:val="0"/>
        <w:rPr>
          <w:rFonts w:ascii="Times New Roman" w:eastAsia="Calibri" w:hAnsi="Times New Roman" w:cs="Times New Roman"/>
          <w:i/>
          <w:sz w:val="28"/>
          <w:rPrChange w:id="148" w:author="Nicole" w:date="2019-01-23T08:32:00Z">
            <w:rPr>
              <w:rFonts w:ascii="Times New Roman" w:eastAsia="Calibri" w:hAnsi="Times New Roman" w:cs="Times New Roman"/>
              <w:i/>
            </w:rPr>
          </w:rPrChange>
        </w:rPr>
      </w:pPr>
      <w:r w:rsidRPr="00B36635">
        <w:rPr>
          <w:rFonts w:ascii="Times New Roman" w:eastAsia="Calibri" w:hAnsi="Times New Roman" w:cs="Times New Roman"/>
          <w:i/>
          <w:sz w:val="28"/>
          <w:rPrChange w:id="149" w:author="Nicole" w:date="2019-01-23T08:32:00Z">
            <w:rPr>
              <w:rFonts w:ascii="Times New Roman" w:eastAsia="Calibri" w:hAnsi="Times New Roman" w:cs="Times New Roman"/>
              <w:i/>
            </w:rPr>
          </w:rPrChange>
        </w:rPr>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Change w:id="150" w:author="Nicole" w:date="2019-01-23T08:28:00Z">
            <w:rPr>
              <w:rFonts w:ascii="Times New Roman" w:hAnsi="Times New Roman" w:cs="Times New Roman"/>
            </w:rPr>
          </w:rPrChange>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For sponges, the major functional roles consist of erosion, stabilization (accretion), bentho-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w:t>
      </w:r>
      <w:r w:rsidR="000560AF" w:rsidRPr="00084CE8">
        <w:rPr>
          <w:rFonts w:ascii="Times New Roman" w:hAnsi="Times New Roman" w:cs="Times New Roman"/>
        </w:rPr>
        <w:lastRenderedPageBreak/>
        <w:t xml:space="preserve">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2358EB" w:rsidRDefault="00D92176">
      <w:pPr>
        <w:spacing w:line="480" w:lineRule="auto"/>
        <w:rPr>
          <w:rFonts w:ascii="Times New Roman" w:hAnsi="Times New Roman" w:cs="Times New Roman"/>
          <w:i/>
          <w:sz w:val="28"/>
          <w:rPrChange w:id="151" w:author="Nicole" w:date="2019-01-23T08:31:00Z">
            <w:rPr>
              <w:rFonts w:ascii="Times New Roman" w:hAnsi="Times New Roman" w:cs="Times New Roman"/>
              <w:i/>
            </w:rPr>
          </w:rPrChange>
        </w:rPr>
        <w:pPrChange w:id="152" w:author="Nicole" w:date="2019-01-23T08:42:00Z">
          <w:pPr/>
        </w:pPrChange>
      </w:pPr>
      <w:r w:rsidRPr="002358EB">
        <w:rPr>
          <w:rFonts w:ascii="Times New Roman" w:hAnsi="Times New Roman" w:cs="Times New Roman"/>
          <w:i/>
          <w:sz w:val="28"/>
          <w:rPrChange w:id="153" w:author="Nicole" w:date="2019-01-23T08:31:00Z">
            <w:rPr>
              <w:rFonts w:ascii="Times New Roman" w:hAnsi="Times New Roman" w:cs="Times New Roman"/>
              <w:i/>
            </w:rPr>
          </w:rPrChange>
        </w:rPr>
        <w:t>Modeling</w:t>
      </w:r>
    </w:p>
    <w:p w14:paraId="27F70DF8" w14:textId="66BCB183" w:rsidR="00D92176" w:rsidRPr="00084CE8" w:rsidRDefault="00D92176">
      <w:pPr>
        <w:spacing w:line="480" w:lineRule="auto"/>
        <w:rPr>
          <w:rFonts w:ascii="Times New Roman" w:hAnsi="Times New Roman" w:cs="Times New Roman"/>
        </w:rPr>
        <w:pPrChange w:id="154" w:author="Nicole" w:date="2019-01-23T08:42:00Z">
          <w:pPr/>
        </w:pPrChange>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pPr>
        <w:spacing w:line="480" w:lineRule="auto"/>
        <w:ind w:firstLine="720"/>
        <w:rPr>
          <w:rFonts w:ascii="Times New Roman" w:hAnsi="Times New Roman" w:cs="Times New Roman"/>
        </w:rPr>
        <w:pPrChange w:id="155" w:author="Nicole" w:date="2019-01-23T08:42:00Z">
          <w:pPr>
            <w:ind w:firstLine="720"/>
          </w:pPr>
        </w:pPrChange>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RPr="00084CE8" w:rsidSect="001B7F7A">
          <w:footerReference w:type="default" r:id="rId11"/>
          <w:pgSz w:w="12240" w:h="15840"/>
          <w:pgMar w:top="1440" w:right="1440" w:bottom="1440" w:left="1440" w:header="720" w:footer="720" w:gutter="0"/>
          <w:cols w:space="720"/>
          <w:docGrid w:linePitch="360"/>
        </w:sectPr>
      </w:pPr>
    </w:p>
    <w:p w14:paraId="599B18FD"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7D3CABE1" w14:textId="6412AF67" w:rsidR="00B36635" w:rsidRPr="00B36635" w:rsidRDefault="000560AF" w:rsidP="00B36635">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B36635" w:rsidRPr="00B36635">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B36635" w:rsidRPr="00B36635">
        <w:rPr>
          <w:rFonts w:ascii="Times New Roman" w:hAnsi="Times New Roman" w:cs="Times New Roman"/>
          <w:i/>
          <w:iCs/>
          <w:noProof/>
        </w:rPr>
        <w:t>Scientific Reports</w:t>
      </w:r>
      <w:r w:rsidR="00B36635" w:rsidRPr="00B36635">
        <w:rPr>
          <w:rFonts w:ascii="Times New Roman" w:hAnsi="Times New Roman" w:cs="Times New Roman"/>
          <w:noProof/>
        </w:rPr>
        <w:t xml:space="preserve">, </w:t>
      </w:r>
      <w:r w:rsidR="00B36635" w:rsidRPr="00B36635">
        <w:rPr>
          <w:rFonts w:ascii="Times New Roman" w:hAnsi="Times New Roman" w:cs="Times New Roman"/>
          <w:i/>
          <w:iCs/>
          <w:noProof/>
        </w:rPr>
        <w:t>3</w:t>
      </w:r>
      <w:r w:rsidR="00B36635" w:rsidRPr="00B36635">
        <w:rPr>
          <w:rFonts w:ascii="Times New Roman" w:hAnsi="Times New Roman" w:cs="Times New Roman"/>
          <w:noProof/>
        </w:rPr>
        <w:t>, 1–5. https://doi.org/10.1038/srep03486</w:t>
      </w:r>
    </w:p>
    <w:p w14:paraId="1B9AC50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B36635">
        <w:rPr>
          <w:rFonts w:ascii="Times New Roman" w:hAnsi="Times New Roman" w:cs="Times New Roman"/>
          <w:i/>
          <w:iCs/>
          <w:noProof/>
        </w:rPr>
        <w:t>61</w:t>
      </w:r>
      <w:r w:rsidRPr="00B36635">
        <w:rPr>
          <w:rFonts w:ascii="Times New Roman" w:hAnsi="Times New Roman" w:cs="Times New Roman"/>
          <w:noProof/>
        </w:rPr>
        <w:t>(10). https://doi.org/10.1525/bio.2011.61.10.8</w:t>
      </w:r>
    </w:p>
    <w:p w14:paraId="1B85AC2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B36635">
        <w:rPr>
          <w:rFonts w:ascii="Times New Roman" w:hAnsi="Times New Roman" w:cs="Times New Roman"/>
          <w:i/>
          <w:iCs/>
          <w:noProof/>
        </w:rPr>
        <w:t>Marine Biology</w:t>
      </w:r>
      <w:r w:rsidRPr="00B36635">
        <w:rPr>
          <w:rFonts w:ascii="Times New Roman" w:hAnsi="Times New Roman" w:cs="Times New Roman"/>
          <w:noProof/>
        </w:rPr>
        <w:t xml:space="preserve">, </w:t>
      </w:r>
      <w:r w:rsidRPr="00B36635">
        <w:rPr>
          <w:rFonts w:ascii="Times New Roman" w:hAnsi="Times New Roman" w:cs="Times New Roman"/>
          <w:i/>
          <w:iCs/>
          <w:noProof/>
        </w:rPr>
        <w:t>54</w:t>
      </w:r>
      <w:r w:rsidRPr="00B36635">
        <w:rPr>
          <w:rFonts w:ascii="Times New Roman" w:hAnsi="Times New Roman" w:cs="Times New Roman"/>
          <w:noProof/>
        </w:rPr>
        <w:t>, 341–352.</w:t>
      </w:r>
    </w:p>
    <w:p w14:paraId="7229613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ger, M., Jones, G., &amp; Munday, P. (2003). Conservation of coral reef biodiversity: a comparison of reserve selection procedures for corals and fishes. </w:t>
      </w:r>
      <w:r w:rsidRPr="00B36635">
        <w:rPr>
          <w:rFonts w:ascii="Times New Roman" w:hAnsi="Times New Roman" w:cs="Times New Roman"/>
          <w:i/>
          <w:iCs/>
          <w:noProof/>
        </w:rPr>
        <w:t>Biol Cons</w:t>
      </w:r>
      <w:r w:rsidRPr="00B36635">
        <w:rPr>
          <w:rFonts w:ascii="Times New Roman" w:hAnsi="Times New Roman" w:cs="Times New Roman"/>
          <w:noProof/>
        </w:rPr>
        <w:t xml:space="preserve">, </w:t>
      </w:r>
      <w:r w:rsidRPr="00B36635">
        <w:rPr>
          <w:rFonts w:ascii="Times New Roman" w:hAnsi="Times New Roman" w:cs="Times New Roman"/>
          <w:i/>
          <w:iCs/>
          <w:noProof/>
        </w:rPr>
        <w:t>111</w:t>
      </w:r>
      <w:r w:rsidRPr="00B36635">
        <w:rPr>
          <w:rFonts w:ascii="Times New Roman" w:hAnsi="Times New Roman" w:cs="Times New Roman"/>
          <w:noProof/>
        </w:rPr>
        <w:t>.</w:t>
      </w:r>
    </w:p>
    <w:p w14:paraId="3883D5D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 J. J. (2008). The functional roles of marine sponges. </w:t>
      </w:r>
      <w:r w:rsidRPr="00B36635">
        <w:rPr>
          <w:rFonts w:ascii="Times New Roman" w:hAnsi="Times New Roman" w:cs="Times New Roman"/>
          <w:i/>
          <w:iCs/>
          <w:noProof/>
        </w:rPr>
        <w:t>Estuarine, Coastal and Shelf Science</w:t>
      </w:r>
      <w:r w:rsidRPr="00B36635">
        <w:rPr>
          <w:rFonts w:ascii="Times New Roman" w:hAnsi="Times New Roman" w:cs="Times New Roman"/>
          <w:noProof/>
        </w:rPr>
        <w:t xml:space="preserve">, </w:t>
      </w:r>
      <w:r w:rsidRPr="00B36635">
        <w:rPr>
          <w:rFonts w:ascii="Times New Roman" w:hAnsi="Times New Roman" w:cs="Times New Roman"/>
          <w:i/>
          <w:iCs/>
          <w:noProof/>
        </w:rPr>
        <w:t>79</w:t>
      </w:r>
      <w:r w:rsidRPr="00B36635">
        <w:rPr>
          <w:rFonts w:ascii="Times New Roman" w:hAnsi="Times New Roman" w:cs="Times New Roman"/>
          <w:noProof/>
        </w:rPr>
        <w:t>, 341–353. https://doi.org/10.1016/j.ecss.2008.05.002</w:t>
      </w:r>
    </w:p>
    <w:p w14:paraId="34AFAF5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amp; Hughes, T. P. (2001). Regional-Scale Assembly Rules and Biodiversty of Coral Reefs. </w:t>
      </w:r>
      <w:r w:rsidRPr="00B36635">
        <w:rPr>
          <w:rFonts w:ascii="Times New Roman" w:hAnsi="Times New Roman" w:cs="Times New Roman"/>
          <w:i/>
          <w:iCs/>
          <w:noProof/>
        </w:rPr>
        <w:t>Science</w:t>
      </w:r>
      <w:r w:rsidRPr="00B36635">
        <w:rPr>
          <w:rFonts w:ascii="Times New Roman" w:hAnsi="Times New Roman" w:cs="Times New Roman"/>
          <w:noProof/>
        </w:rPr>
        <w:t xml:space="preserve">, </w:t>
      </w:r>
      <w:r w:rsidRPr="00B36635">
        <w:rPr>
          <w:rFonts w:ascii="Times New Roman" w:hAnsi="Times New Roman" w:cs="Times New Roman"/>
          <w:i/>
          <w:iCs/>
          <w:noProof/>
        </w:rPr>
        <w:t>292</w:t>
      </w:r>
      <w:r w:rsidRPr="00B36635">
        <w:rPr>
          <w:rFonts w:ascii="Times New Roman" w:hAnsi="Times New Roman" w:cs="Times New Roman"/>
          <w:noProof/>
        </w:rPr>
        <w:t>(May), 1532–1534. https://doi.org/Doi 10.1126/Science.1058635</w:t>
      </w:r>
    </w:p>
    <w:p w14:paraId="52E6575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Hughes, T. P., Folke, C., &amp; Nyström, M. (2004). Confronting the coral reef crisi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429</w:t>
      </w:r>
      <w:r w:rsidRPr="00B36635">
        <w:rPr>
          <w:rFonts w:ascii="Times New Roman" w:hAnsi="Times New Roman" w:cs="Times New Roman"/>
          <w:noProof/>
        </w:rPr>
        <w:t>, 827–833. https://doi.org/https://doi.org/10.1038/nature21707</w:t>
      </w:r>
    </w:p>
    <w:p w14:paraId="69B1DA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6</w:t>
      </w:r>
      <w:r w:rsidRPr="00B36635">
        <w:rPr>
          <w:rFonts w:ascii="Times New Roman" w:hAnsi="Times New Roman" w:cs="Times New Roman"/>
          <w:noProof/>
        </w:rPr>
        <w:t>, 561–575. https://doi.org/10.1007/s00338-017-1539-z</w:t>
      </w:r>
    </w:p>
    <w:p w14:paraId="67220D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lastRenderedPageBreak/>
        <w:t xml:space="preserve">Emmett Duffy, J. (2009). Why biodiversity is important to the functioning of real-world ecosystems.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8), 437–444. https://doi.org/10.1890/070195</w:t>
      </w:r>
    </w:p>
    <w:p w14:paraId="207697A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Emslie, M. J., Cheal, A. J., MacNeil, M. A., Miller, I. R., &amp; Sweatman, H. P. A. (2018). Reef fish communities are spooked by scuba surveys and may take hours to recover. </w:t>
      </w:r>
      <w:r w:rsidRPr="00B36635">
        <w:rPr>
          <w:rFonts w:ascii="Times New Roman" w:hAnsi="Times New Roman" w:cs="Times New Roman"/>
          <w:i/>
          <w:iCs/>
          <w:noProof/>
        </w:rPr>
        <w:t>PeerJ</w:t>
      </w:r>
      <w:r w:rsidRPr="00B36635">
        <w:rPr>
          <w:rFonts w:ascii="Times New Roman" w:hAnsi="Times New Roman" w:cs="Times New Roman"/>
          <w:noProof/>
        </w:rPr>
        <w:t xml:space="preserve">, </w:t>
      </w:r>
      <w:r w:rsidRPr="00B36635">
        <w:rPr>
          <w:rFonts w:ascii="Times New Roman" w:hAnsi="Times New Roman" w:cs="Times New Roman"/>
          <w:i/>
          <w:iCs/>
          <w:noProof/>
        </w:rPr>
        <w:t>6</w:t>
      </w:r>
      <w:r w:rsidRPr="00B36635">
        <w:rPr>
          <w:rFonts w:ascii="Times New Roman" w:hAnsi="Times New Roman" w:cs="Times New Roman"/>
          <w:noProof/>
        </w:rPr>
        <w:t>, e4886. https://doi.org/10.7717/peerj.4886</w:t>
      </w:r>
    </w:p>
    <w:p w14:paraId="00A5BDA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B36635">
        <w:rPr>
          <w:rFonts w:ascii="Times New Roman" w:hAnsi="Times New Roman" w:cs="Times New Roman"/>
          <w:i/>
          <w:iCs/>
          <w:noProof/>
        </w:rPr>
        <w:t>Diversity and Distributions</w:t>
      </w:r>
      <w:r w:rsidRPr="00B36635">
        <w:rPr>
          <w:rFonts w:ascii="Times New Roman" w:hAnsi="Times New Roman" w:cs="Times New Roman"/>
          <w:noProof/>
        </w:rPr>
        <w:t>. https://doi.org/10.1111/ddi.12361</w:t>
      </w:r>
    </w:p>
    <w:p w14:paraId="7168DE5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B36635">
        <w:rPr>
          <w:rFonts w:ascii="Times New Roman" w:hAnsi="Times New Roman" w:cs="Times New Roman"/>
          <w:i/>
          <w:iCs/>
          <w:noProof/>
        </w:rPr>
        <w:t>Journal for Nature Conservation</w:t>
      </w:r>
      <w:r w:rsidRPr="00B36635">
        <w:rPr>
          <w:rFonts w:ascii="Times New Roman" w:hAnsi="Times New Roman" w:cs="Times New Roman"/>
          <w:noProof/>
        </w:rPr>
        <w:t xml:space="preserve">, </w:t>
      </w:r>
      <w:r w:rsidRPr="00B36635">
        <w:rPr>
          <w:rFonts w:ascii="Times New Roman" w:hAnsi="Times New Roman" w:cs="Times New Roman"/>
          <w:i/>
          <w:iCs/>
          <w:noProof/>
        </w:rPr>
        <w:t>24</w:t>
      </w:r>
      <w:r w:rsidRPr="00B36635">
        <w:rPr>
          <w:rFonts w:ascii="Times New Roman" w:hAnsi="Times New Roman" w:cs="Times New Roman"/>
          <w:noProof/>
        </w:rPr>
        <w:t>, 1–9. https://doi.org/10.1016/j.jnc.2015.01.002</w:t>
      </w:r>
    </w:p>
    <w:p w14:paraId="5F27B94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Habibi, A., Setiasih, N., &amp; Sartin, J. (2007). A decade of reef check monitoring: Indonesian coral reefs, condition and trends.</w:t>
      </w:r>
    </w:p>
    <w:p w14:paraId="11FBCB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lpern, B. S., &amp; Floeter, S. R. (2008). Functional diversity responses to changing species richness in reef fish communities. </w:t>
      </w:r>
      <w:r w:rsidRPr="00B36635">
        <w:rPr>
          <w:rFonts w:ascii="Times New Roman" w:hAnsi="Times New Roman" w:cs="Times New Roman"/>
          <w:i/>
          <w:iCs/>
          <w:noProof/>
        </w:rPr>
        <w:t>Marine Ecology Progress Series</w:t>
      </w:r>
      <w:r w:rsidRPr="00B36635">
        <w:rPr>
          <w:rFonts w:ascii="Times New Roman" w:hAnsi="Times New Roman" w:cs="Times New Roman"/>
          <w:noProof/>
        </w:rPr>
        <w:t>. https://doi.org/10.3354/meps07553</w:t>
      </w:r>
    </w:p>
    <w:p w14:paraId="03AF981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milton, A. J. (2005). Species diversity or biodiversity? </w:t>
      </w:r>
      <w:r w:rsidRPr="00B36635">
        <w:rPr>
          <w:rFonts w:ascii="Times New Roman" w:hAnsi="Times New Roman" w:cs="Times New Roman"/>
          <w:i/>
          <w:iCs/>
          <w:noProof/>
        </w:rPr>
        <w:t>Journal of Environmental Management</w:t>
      </w:r>
      <w:r w:rsidRPr="00B36635">
        <w:rPr>
          <w:rFonts w:ascii="Times New Roman" w:hAnsi="Times New Roman" w:cs="Times New Roman"/>
          <w:noProof/>
        </w:rPr>
        <w:t>. https://doi.org/10.1016/j.jenvman.2004.11.012</w:t>
      </w:r>
    </w:p>
    <w:p w14:paraId="026B14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ughes, T. P., Kerry, J. T., Álvarez-Noriega, M., Álvarez-Romero, J. G., Anderson, K. D., Baird, A. H., … Wilson, S. K. (2017). Global warming and recurrent mass bleaching of </w:t>
      </w:r>
      <w:r w:rsidRPr="00B36635">
        <w:rPr>
          <w:rFonts w:ascii="Times New Roman" w:hAnsi="Times New Roman" w:cs="Times New Roman"/>
          <w:noProof/>
        </w:rPr>
        <w:lastRenderedPageBreak/>
        <w:t xml:space="preserve">coral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543</w:t>
      </w:r>
      <w:r w:rsidRPr="00B36635">
        <w:rPr>
          <w:rFonts w:ascii="Times New Roman" w:hAnsi="Times New Roman" w:cs="Times New Roman"/>
          <w:noProof/>
        </w:rPr>
        <w:t>(7645), 373–377. https://doi.org/10.1038/nature21707</w:t>
      </w:r>
    </w:p>
    <w:p w14:paraId="60F30B4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2). The effect of coral morphology on shelter selection by coral reef fish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1</w:t>
      </w:r>
      <w:r w:rsidRPr="00B36635">
        <w:rPr>
          <w:rFonts w:ascii="Times New Roman" w:hAnsi="Times New Roman" w:cs="Times New Roman"/>
          <w:noProof/>
        </w:rPr>
        <w:t>(2), 415–424. https://doi.org/10.1007/s00338-011-0859-7</w:t>
      </w:r>
    </w:p>
    <w:p w14:paraId="670443F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5). Do tabular corals constitute keystone structures for fishes on coral reef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4</w:t>
      </w:r>
      <w:r w:rsidRPr="00B36635">
        <w:rPr>
          <w:rFonts w:ascii="Times New Roman" w:hAnsi="Times New Roman" w:cs="Times New Roman"/>
          <w:noProof/>
        </w:rPr>
        <w:t>(1), 41–50. https://doi.org/10.1007/s00338-014-1232-4</w:t>
      </w:r>
    </w:p>
    <w:p w14:paraId="29B11D4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éry, M., Dorazio, R. M., Soldaat, L., Van Strien, A., Zuiderwijk, A., &amp; Royle, J. A. (2009). Trend estimation in populations with imperfect detection. </w:t>
      </w:r>
      <w:r w:rsidRPr="00B36635">
        <w:rPr>
          <w:rFonts w:ascii="Times New Roman" w:hAnsi="Times New Roman" w:cs="Times New Roman"/>
          <w:i/>
          <w:iCs/>
          <w:noProof/>
        </w:rPr>
        <w:t>Journal of Applied Ecology</w:t>
      </w:r>
      <w:r w:rsidRPr="00B36635">
        <w:rPr>
          <w:rFonts w:ascii="Times New Roman" w:hAnsi="Times New Roman" w:cs="Times New Roman"/>
          <w:noProof/>
        </w:rPr>
        <w:t xml:space="preserve">, </w:t>
      </w:r>
      <w:r w:rsidRPr="00B36635">
        <w:rPr>
          <w:rFonts w:ascii="Times New Roman" w:hAnsi="Times New Roman" w:cs="Times New Roman"/>
          <w:i/>
          <w:iCs/>
          <w:noProof/>
        </w:rPr>
        <w:t>46</w:t>
      </w:r>
      <w:r w:rsidRPr="00B36635">
        <w:rPr>
          <w:rFonts w:ascii="Times New Roman" w:hAnsi="Times New Roman" w:cs="Times New Roman"/>
          <w:noProof/>
        </w:rPr>
        <w:t>(6), 1163–1172. https://doi.org/10.1111/j.1365-2664.2009.01724.x</w:t>
      </w:r>
    </w:p>
    <w:p w14:paraId="0ABDC50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Lambeck, R. J. (1997). Focal species: A multi-species umbrella for nature conservation. </w:t>
      </w:r>
      <w:r w:rsidRPr="00B36635">
        <w:rPr>
          <w:rFonts w:ascii="Times New Roman" w:hAnsi="Times New Roman" w:cs="Times New Roman"/>
          <w:i/>
          <w:iCs/>
          <w:noProof/>
        </w:rPr>
        <w:t>Conservation Biology</w:t>
      </w:r>
      <w:r w:rsidRPr="00B36635">
        <w:rPr>
          <w:rFonts w:ascii="Times New Roman" w:hAnsi="Times New Roman" w:cs="Times New Roman"/>
          <w:noProof/>
        </w:rPr>
        <w:t>. https://doi.org/10.1046/j.1523-1739.1997.96319.x</w:t>
      </w:r>
    </w:p>
    <w:p w14:paraId="2D3C5DE8"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gierowski, R. H., &amp; Johnson, C. R. (2006). </w:t>
      </w:r>
      <w:r w:rsidRPr="00B36635">
        <w:rPr>
          <w:rFonts w:ascii="Times New Roman" w:hAnsi="Times New Roman" w:cs="Times New Roman"/>
          <w:i/>
          <w:iCs/>
          <w:noProof/>
        </w:rPr>
        <w:t>ROBUSTNESS OF SURROGATES OF BIODIVERSITY IN MARINE BENTHIC COMMUNITIES</w:t>
      </w:r>
      <w:r w:rsidRPr="00B36635">
        <w:rPr>
          <w:rFonts w:ascii="Times New Roman" w:hAnsi="Times New Roman" w:cs="Times New Roman"/>
          <w:noProof/>
        </w:rPr>
        <w:t xml:space="preserve">. </w:t>
      </w:r>
      <w:r w:rsidRPr="00B36635">
        <w:rPr>
          <w:rFonts w:ascii="Times New Roman" w:hAnsi="Times New Roman" w:cs="Times New Roman"/>
          <w:i/>
          <w:iCs/>
          <w:noProof/>
        </w:rPr>
        <w:t>Ecological Applications</w:t>
      </w:r>
      <w:r w:rsidRPr="00B36635">
        <w:rPr>
          <w:rFonts w:ascii="Times New Roman" w:hAnsi="Times New Roman" w:cs="Times New Roman"/>
          <w:noProof/>
        </w:rPr>
        <w:t xml:space="preserve"> (Vol. 16).</w:t>
      </w:r>
    </w:p>
    <w:p w14:paraId="7FEB683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rgules, C., Pressey, R., &amp; Williams, P. (2002). Representing biodiversity: data and procedures for identifying priority areas for conservation.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050AFFF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B36635">
        <w:rPr>
          <w:rFonts w:ascii="Times New Roman" w:hAnsi="Times New Roman" w:cs="Times New Roman"/>
          <w:i/>
          <w:iCs/>
          <w:noProof/>
        </w:rPr>
        <w:t>Marine Environmental Research</w:t>
      </w:r>
      <w:r w:rsidRPr="00B36635">
        <w:rPr>
          <w:rFonts w:ascii="Times New Roman" w:hAnsi="Times New Roman" w:cs="Times New Roman"/>
          <w:noProof/>
        </w:rPr>
        <w:t>. https://doi.org/10.1016/j.marenvres.2010.12.004</w:t>
      </w:r>
    </w:p>
    <w:p w14:paraId="120B9BA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oss, R. (1990). Indicators for monitoring biodiversity - A hierarchical approach. </w:t>
      </w:r>
      <w:r w:rsidRPr="00B36635">
        <w:rPr>
          <w:rFonts w:ascii="Times New Roman" w:hAnsi="Times New Roman" w:cs="Times New Roman"/>
          <w:i/>
          <w:iCs/>
          <w:noProof/>
        </w:rPr>
        <w:t>Cons Biol</w:t>
      </w:r>
      <w:r w:rsidRPr="00B36635">
        <w:rPr>
          <w:rFonts w:ascii="Times New Roman" w:hAnsi="Times New Roman" w:cs="Times New Roman"/>
          <w:noProof/>
        </w:rPr>
        <w:t xml:space="preserve">, </w:t>
      </w:r>
      <w:r w:rsidRPr="00B36635">
        <w:rPr>
          <w:rFonts w:ascii="Times New Roman" w:hAnsi="Times New Roman" w:cs="Times New Roman"/>
          <w:i/>
          <w:iCs/>
          <w:noProof/>
        </w:rPr>
        <w:t>4</w:t>
      </w:r>
      <w:r w:rsidRPr="00B36635">
        <w:rPr>
          <w:rFonts w:ascii="Times New Roman" w:hAnsi="Times New Roman" w:cs="Times New Roman"/>
          <w:noProof/>
        </w:rPr>
        <w:t>.</w:t>
      </w:r>
    </w:p>
    <w:p w14:paraId="625F0A1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yström, M. (2006). Redundancy and response diversity of functional groups: Implications for the resilience of coral reefs. </w:t>
      </w:r>
      <w:r w:rsidRPr="00B36635">
        <w:rPr>
          <w:rFonts w:ascii="Times New Roman" w:hAnsi="Times New Roman" w:cs="Times New Roman"/>
          <w:i/>
          <w:iCs/>
          <w:noProof/>
        </w:rPr>
        <w:t>AMBIO: A Journal of the Human Environment</w:t>
      </w:r>
      <w:r w:rsidRPr="00B36635">
        <w:rPr>
          <w:rFonts w:ascii="Times New Roman" w:hAnsi="Times New Roman" w:cs="Times New Roman"/>
          <w:noProof/>
        </w:rPr>
        <w:t xml:space="preserve">, </w:t>
      </w:r>
      <w:r w:rsidRPr="00B36635">
        <w:rPr>
          <w:rFonts w:ascii="Times New Roman" w:hAnsi="Times New Roman" w:cs="Times New Roman"/>
          <w:i/>
          <w:iCs/>
          <w:noProof/>
        </w:rPr>
        <w:t>35</w:t>
      </w:r>
      <w:r w:rsidRPr="00B36635">
        <w:rPr>
          <w:rFonts w:ascii="Times New Roman" w:hAnsi="Times New Roman" w:cs="Times New Roman"/>
          <w:noProof/>
        </w:rPr>
        <w:t>(1), 30–35. https://doi.org/10.1579/0044-7447-35.1.30</w:t>
      </w:r>
    </w:p>
    <w:p w14:paraId="7314006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hlhorst, S. L., Liddell, W. D., Taylor, R. J., &amp; Taylor, J. M. (1988). EVALUATION OF REEF </w:t>
      </w:r>
      <w:r w:rsidRPr="00B36635">
        <w:rPr>
          <w:rFonts w:ascii="Times New Roman" w:hAnsi="Times New Roman" w:cs="Times New Roman"/>
          <w:noProof/>
        </w:rPr>
        <w:lastRenderedPageBreak/>
        <w:t xml:space="preserve">CENSUS TECHNIQUES. </w:t>
      </w:r>
      <w:r w:rsidRPr="00B36635">
        <w:rPr>
          <w:rFonts w:ascii="Times New Roman" w:hAnsi="Times New Roman" w:cs="Times New Roman"/>
          <w:i/>
          <w:iCs/>
          <w:noProof/>
        </w:rPr>
        <w:t>Proceedings of the 6th International Coral Reef Symposium, Australia</w:t>
      </w:r>
      <w:r w:rsidRPr="00B36635">
        <w:rPr>
          <w:rFonts w:ascii="Times New Roman" w:hAnsi="Times New Roman" w:cs="Times New Roman"/>
          <w:noProof/>
        </w:rPr>
        <w:t xml:space="preserve">, </w:t>
      </w:r>
      <w:r w:rsidRPr="00B36635">
        <w:rPr>
          <w:rFonts w:ascii="Times New Roman" w:hAnsi="Times New Roman" w:cs="Times New Roman"/>
          <w:i/>
          <w:iCs/>
          <w:noProof/>
        </w:rPr>
        <w:t>2</w:t>
      </w:r>
      <w:r w:rsidRPr="00B36635">
        <w:rPr>
          <w:rFonts w:ascii="Times New Roman" w:hAnsi="Times New Roman" w:cs="Times New Roman"/>
          <w:noProof/>
        </w:rPr>
        <w:t>, 319–324.</w:t>
      </w:r>
    </w:p>
    <w:p w14:paraId="61616C80"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lsgard, F., &amp; Somerfield, P. (2000). Surrogates in marine benthic investigations: Which taxonomic unit to target? </w:t>
      </w:r>
      <w:r w:rsidRPr="00B36635">
        <w:rPr>
          <w:rFonts w:ascii="Times New Roman" w:hAnsi="Times New Roman" w:cs="Times New Roman"/>
          <w:i/>
          <w:iCs/>
          <w:noProof/>
        </w:rPr>
        <w:t>J Aquat Ecosyst Stress Recovery</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w:t>
      </w:r>
    </w:p>
    <w:p w14:paraId="718C63F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adoa-Schioppa, E., Baietto, M., Massa, R., &amp; Bottoni, L. (2006). Bird communities as bioindicators: The focal species concept in agricultural landscape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05.08.006</w:t>
      </w:r>
    </w:p>
    <w:p w14:paraId="31E398B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B36635">
        <w:rPr>
          <w:rFonts w:ascii="Times New Roman" w:hAnsi="Times New Roman" w:cs="Times New Roman"/>
          <w:i/>
          <w:iCs/>
          <w:noProof/>
        </w:rPr>
        <w:t>Scientific Reports</w:t>
      </w:r>
      <w:r w:rsidRPr="00B36635">
        <w:rPr>
          <w:rFonts w:ascii="Times New Roman" w:hAnsi="Times New Roman" w:cs="Times New Roman"/>
          <w:noProof/>
        </w:rPr>
        <w:t xml:space="preserve">, </w:t>
      </w:r>
      <w:r w:rsidRPr="00B36635">
        <w:rPr>
          <w:rFonts w:ascii="Times New Roman" w:hAnsi="Times New Roman" w:cs="Times New Roman"/>
          <w:i/>
          <w:iCs/>
          <w:noProof/>
        </w:rPr>
        <w:t>5</w:t>
      </w:r>
      <w:r w:rsidRPr="00B36635">
        <w:rPr>
          <w:rFonts w:ascii="Times New Roman" w:hAnsi="Times New Roman" w:cs="Times New Roman"/>
          <w:noProof/>
        </w:rPr>
        <w:t>, 4–11. https://doi.org/10.1038/srep18289</w:t>
      </w:r>
    </w:p>
    <w:p w14:paraId="0365FE0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15.10.031</w:t>
      </w:r>
    </w:p>
    <w:p w14:paraId="7ACFBED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B36635">
        <w:rPr>
          <w:rFonts w:ascii="Times New Roman" w:hAnsi="Times New Roman" w:cs="Times New Roman"/>
          <w:i/>
          <w:iCs/>
          <w:noProof/>
        </w:rPr>
        <w:t>Plos One</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 https://doi.org/10.1371/journal.pone.0085253</w:t>
      </w:r>
    </w:p>
    <w:p w14:paraId="0EDA207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B36635">
        <w:rPr>
          <w:rFonts w:ascii="Times New Roman" w:hAnsi="Times New Roman" w:cs="Times New Roman"/>
          <w:i/>
          <w:iCs/>
          <w:noProof/>
        </w:rPr>
        <w:t>Diversity</w:t>
      </w:r>
      <w:r w:rsidRPr="00B36635">
        <w:rPr>
          <w:rFonts w:ascii="Times New Roman" w:hAnsi="Times New Roman" w:cs="Times New Roman"/>
          <w:noProof/>
        </w:rPr>
        <w:t xml:space="preserve">, </w:t>
      </w:r>
      <w:r w:rsidRPr="00B36635">
        <w:rPr>
          <w:rFonts w:ascii="Times New Roman" w:hAnsi="Times New Roman" w:cs="Times New Roman"/>
          <w:i/>
          <w:iCs/>
          <w:noProof/>
        </w:rPr>
        <w:t>3</w:t>
      </w:r>
      <w:r w:rsidRPr="00B36635">
        <w:rPr>
          <w:rFonts w:ascii="Times New Roman" w:hAnsi="Times New Roman" w:cs="Times New Roman"/>
          <w:noProof/>
        </w:rPr>
        <w:t>(3), 424–452. https://doi.org/10.3390/d3030424</w:t>
      </w:r>
    </w:p>
    <w:p w14:paraId="611B682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arkar, S., &amp; Margules, C. (2002). Operationalizing biodiversity for conservation planning.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737705C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ebek, P., Barnouin, T., Brin, A., Brustel, H., Dufrêne, M., Gosselin, F., … Bouget, C. (2012). A </w:t>
      </w:r>
      <w:r w:rsidRPr="00B36635">
        <w:rPr>
          <w:rFonts w:ascii="Times New Roman" w:hAnsi="Times New Roman" w:cs="Times New Roman"/>
          <w:noProof/>
        </w:rPr>
        <w:lastRenderedPageBreak/>
        <w:t xml:space="preserve">test for assessment of saproxylic beetle biodiversity using subsets of “monitoring species.” </w:t>
      </w:r>
      <w:r w:rsidRPr="00B36635">
        <w:rPr>
          <w:rFonts w:ascii="Times New Roman" w:hAnsi="Times New Roman" w:cs="Times New Roman"/>
          <w:i/>
          <w:iCs/>
          <w:noProof/>
        </w:rPr>
        <w:t>Ecological Indicators</w:t>
      </w:r>
      <w:r w:rsidRPr="00B36635">
        <w:rPr>
          <w:rFonts w:ascii="Times New Roman" w:hAnsi="Times New Roman" w:cs="Times New Roman"/>
          <w:noProof/>
        </w:rPr>
        <w:t xml:space="preserve">, </w:t>
      </w:r>
      <w:r w:rsidRPr="00B36635">
        <w:rPr>
          <w:rFonts w:ascii="Times New Roman" w:hAnsi="Times New Roman" w:cs="Times New Roman"/>
          <w:i/>
          <w:iCs/>
          <w:noProof/>
        </w:rPr>
        <w:t>20</w:t>
      </w:r>
      <w:r w:rsidRPr="00B36635">
        <w:rPr>
          <w:rFonts w:ascii="Times New Roman" w:hAnsi="Times New Roman" w:cs="Times New Roman"/>
          <w:noProof/>
        </w:rPr>
        <w:t>, 304–315. https://doi.org/10.1016/j.ecolind.2012.02.033</w:t>
      </w:r>
    </w:p>
    <w:p w14:paraId="382618F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11</w:t>
      </w:r>
      <w:r w:rsidRPr="00B36635">
        <w:rPr>
          <w:rFonts w:ascii="Times New Roman" w:hAnsi="Times New Roman" w:cs="Times New Roman"/>
          <w:noProof/>
        </w:rPr>
        <w:t>(9), 465–473. https://doi.org/10.1890/120272</w:t>
      </w:r>
    </w:p>
    <w:p w14:paraId="2899461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ork, N. E. (2010). Re-assessing current extinction rates. </w:t>
      </w:r>
      <w:r w:rsidRPr="00B36635">
        <w:rPr>
          <w:rFonts w:ascii="Times New Roman" w:hAnsi="Times New Roman" w:cs="Times New Roman"/>
          <w:i/>
          <w:iCs/>
          <w:noProof/>
        </w:rPr>
        <w:t>Biodiversity and Conservation</w:t>
      </w:r>
      <w:r w:rsidRPr="00B36635">
        <w:rPr>
          <w:rFonts w:ascii="Times New Roman" w:hAnsi="Times New Roman" w:cs="Times New Roman"/>
          <w:noProof/>
        </w:rPr>
        <w:t xml:space="preserve">, </w:t>
      </w:r>
      <w:r w:rsidRPr="00B36635">
        <w:rPr>
          <w:rFonts w:ascii="Times New Roman" w:hAnsi="Times New Roman" w:cs="Times New Roman"/>
          <w:i/>
          <w:iCs/>
          <w:noProof/>
        </w:rPr>
        <w:t>19</w:t>
      </w:r>
      <w:r w:rsidRPr="00B36635">
        <w:rPr>
          <w:rFonts w:ascii="Times New Roman" w:hAnsi="Times New Roman" w:cs="Times New Roman"/>
          <w:noProof/>
        </w:rPr>
        <w:t>(2), 357–371. https://doi.org/10.1007/s10531-009-9761-9</w:t>
      </w:r>
    </w:p>
    <w:p w14:paraId="1B23230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B36635">
        <w:rPr>
          <w:rFonts w:ascii="Times New Roman" w:hAnsi="Times New Roman" w:cs="Times New Roman"/>
          <w:i/>
          <w:iCs/>
          <w:noProof/>
        </w:rPr>
        <w:t>Marine Pollution Bulletin</w:t>
      </w:r>
      <w:r w:rsidRPr="00B36635">
        <w:rPr>
          <w:rFonts w:ascii="Times New Roman" w:hAnsi="Times New Roman" w:cs="Times New Roman"/>
          <w:noProof/>
        </w:rPr>
        <w:t xml:space="preserve">, </w:t>
      </w:r>
      <w:r w:rsidRPr="00B36635">
        <w:rPr>
          <w:rFonts w:ascii="Times New Roman" w:hAnsi="Times New Roman" w:cs="Times New Roman"/>
          <w:i/>
          <w:iCs/>
          <w:noProof/>
        </w:rPr>
        <w:t>96</w:t>
      </w:r>
      <w:r w:rsidRPr="00B36635">
        <w:rPr>
          <w:rFonts w:ascii="Times New Roman" w:hAnsi="Times New Roman" w:cs="Times New Roman"/>
          <w:noProof/>
        </w:rPr>
        <w:t>, 261–270. https://doi.org/10.1016/j.marpolbul.2015.05.014</w:t>
      </w:r>
    </w:p>
    <w:p w14:paraId="2E034CE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B36635">
        <w:rPr>
          <w:rFonts w:ascii="Times New Roman" w:hAnsi="Times New Roman" w:cs="Times New Roman"/>
          <w:i/>
          <w:iCs/>
          <w:noProof/>
        </w:rPr>
        <w:t>Nature</w:t>
      </w:r>
      <w:r w:rsidRPr="00B36635">
        <w:rPr>
          <w:rFonts w:ascii="Times New Roman" w:hAnsi="Times New Roman" w:cs="Times New Roman"/>
          <w:noProof/>
        </w:rPr>
        <w:t>. https://doi.org/10.1038/23932</w:t>
      </w:r>
    </w:p>
    <w:p w14:paraId="4FAA552B"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D., &amp; Stanley, M. (2004). The value of RTUs and parataxonomy versus taxonomic species. </w:t>
      </w:r>
      <w:r w:rsidRPr="00B36635">
        <w:rPr>
          <w:rFonts w:ascii="Times New Roman" w:hAnsi="Times New Roman" w:cs="Times New Roman"/>
          <w:i/>
          <w:iCs/>
          <w:noProof/>
        </w:rPr>
        <w:t>New Zealand Entomologist</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 3–9. Retrieved from http://www.tandfonline.com/doi/abs/10.1080/00779962.2004.9722118</w:t>
      </w:r>
    </w:p>
    <w:p w14:paraId="54923A3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B36635">
        <w:rPr>
          <w:rFonts w:ascii="Times New Roman" w:hAnsi="Times New Roman" w:cs="Times New Roman"/>
          <w:i/>
          <w:iCs/>
          <w:noProof/>
        </w:rPr>
        <w:t>Ecol Appl</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w:t>
      </w:r>
    </w:p>
    <w:p w14:paraId="08D164B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B36635">
        <w:rPr>
          <w:rFonts w:ascii="Times New Roman" w:hAnsi="Times New Roman" w:cs="Times New Roman"/>
          <w:i/>
          <w:iCs/>
          <w:noProof/>
        </w:rPr>
        <w:t>Smithsonian</w:t>
      </w:r>
      <w:r w:rsidRPr="00B36635">
        <w:rPr>
          <w:rFonts w:ascii="Times New Roman" w:hAnsi="Times New Roman" w:cs="Times New Roman"/>
          <w:noProof/>
        </w:rPr>
        <w:t xml:space="preserve">, </w:t>
      </w:r>
      <w:r w:rsidRPr="00B36635">
        <w:rPr>
          <w:rFonts w:ascii="Times New Roman" w:hAnsi="Times New Roman" w:cs="Times New Roman"/>
          <w:i/>
          <w:iCs/>
          <w:noProof/>
        </w:rPr>
        <w:t>55</w:t>
      </w:r>
      <w:r w:rsidRPr="00B36635">
        <w:rPr>
          <w:rFonts w:ascii="Times New Roman" w:hAnsi="Times New Roman" w:cs="Times New Roman"/>
          <w:noProof/>
        </w:rPr>
        <w:t>(September).</w:t>
      </w:r>
    </w:p>
    <w:p w14:paraId="444E22DA" w14:textId="31675B6F" w:rsidR="00161389" w:rsidRPr="00084CE8" w:rsidRDefault="000560AF" w:rsidP="00B36635">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lastRenderedPageBreak/>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4"/>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ham Forrester" w:date="2019-01-28T10:30:00Z" w:initials="GF">
    <w:p w14:paraId="2925B8D4" w14:textId="2AC9D6CB" w:rsidR="00114557" w:rsidRDefault="00114557">
      <w:pPr>
        <w:pStyle w:val="CommentText"/>
      </w:pPr>
      <w:r>
        <w:rPr>
          <w:rStyle w:val="CommentReference"/>
        </w:rPr>
        <w:annotationRef/>
      </w:r>
      <w:r>
        <w:t>Here I think you should insert a sentence saying that biodiversity has several facets</w:t>
      </w:r>
      <w:r w:rsidR="00852B65">
        <w:t>, spanning landscape, species and genetic diversity.</w:t>
      </w:r>
    </w:p>
  </w:comment>
  <w:comment w:id="1" w:author="Brian Gerber" w:date="2019-01-25T13:20:00Z" w:initials="BG">
    <w:p w14:paraId="4C9E4B54" w14:textId="210E4F9F" w:rsidR="006E0A21" w:rsidRDefault="006E0A21">
      <w:pPr>
        <w:pStyle w:val="CommentText"/>
      </w:pPr>
      <w:r>
        <w:rPr>
          <w:rStyle w:val="CommentReference"/>
        </w:rPr>
        <w:annotationRef/>
      </w:r>
      <w:r>
        <w:t>There are many reasons we might not have a complete picture of biodiversity variation</w:t>
      </w:r>
      <w:r w:rsidR="004023F3">
        <w:t xml:space="preserve"> (e.g., can’t ID species)</w:t>
      </w:r>
      <w:r>
        <w:t xml:space="preserve">, but imperfect detection is something that can be accommodated. </w:t>
      </w:r>
      <w:r w:rsidR="002437DF">
        <w:t>Of course</w:t>
      </w:r>
      <w:r w:rsidR="008F5690">
        <w:t>,</w:t>
      </w:r>
      <w:r w:rsidR="002437DF">
        <w:t xml:space="preserve"> it has been ignored in the </w:t>
      </w:r>
      <w:proofErr w:type="spellStart"/>
      <w:r w:rsidR="002437DF">
        <w:t>pas</w:t>
      </w:r>
      <w:proofErr w:type="spellEnd"/>
      <w:r w:rsidR="002437DF">
        <w:t xml:space="preserve">. </w:t>
      </w:r>
      <w:r>
        <w:t xml:space="preserve">Following the next sentence, imperfect detection did not motivate the use of proxies such as species richness, evenness and such. Biodiversity is a measure of species, genetic, and landscape diversity. Species richness is </w:t>
      </w:r>
      <w:r w:rsidR="008844D0">
        <w:t>one-way</w:t>
      </w:r>
      <w:r>
        <w:t xml:space="preserve"> </w:t>
      </w:r>
      <w:r w:rsidR="008844D0">
        <w:t xml:space="preserve">to </w:t>
      </w:r>
      <w:r>
        <w:t xml:space="preserve">measure one element of biodiversity. </w:t>
      </w:r>
    </w:p>
    <w:p w14:paraId="39974C17" w14:textId="77777777" w:rsidR="006E0A21" w:rsidRDefault="006E0A21">
      <w:pPr>
        <w:pStyle w:val="CommentText"/>
      </w:pPr>
    </w:p>
    <w:p w14:paraId="02CFEFD1" w14:textId="6DB7A73A" w:rsidR="006E0A21" w:rsidRDefault="006E0A21">
      <w:pPr>
        <w:pStyle w:val="CommentText"/>
      </w:pPr>
      <w:r>
        <w:t xml:space="preserve"> </w:t>
      </w:r>
    </w:p>
  </w:comment>
  <w:comment w:id="2" w:author="Graham Forrester" w:date="2019-01-28T10:32:00Z" w:initials="GF">
    <w:p w14:paraId="1C41E35E" w14:textId="4EB98308" w:rsidR="00852B65" w:rsidRDefault="00852B65">
      <w:pPr>
        <w:pStyle w:val="CommentText"/>
      </w:pPr>
      <w:r>
        <w:rPr>
          <w:rStyle w:val="CommentReference"/>
        </w:rPr>
        <w:annotationRef/>
      </w:r>
      <w:r>
        <w:t>I agree with Brian - imperfect detection should come later.</w:t>
      </w:r>
    </w:p>
  </w:comment>
  <w:comment w:id="4" w:author="Nicole" w:date="2019-01-23T08:43:00Z" w:initials="N">
    <w:p w14:paraId="4D5AB4DD" w14:textId="79F786B6" w:rsidR="00C17E58" w:rsidRDefault="00C17E58">
      <w:pPr>
        <w:pStyle w:val="CommentText"/>
      </w:pPr>
      <w:r>
        <w:rPr>
          <w:rStyle w:val="CommentReference"/>
        </w:rPr>
        <w:annotationRef/>
      </w:r>
      <w:r>
        <w:t>Why do we care about richness? What does it tell us? Used often</w:t>
      </w:r>
    </w:p>
  </w:comment>
  <w:comment w:id="5" w:author="Brian Gerber" w:date="2019-01-25T13:32:00Z" w:initials="BG">
    <w:p w14:paraId="1F22FBCA" w14:textId="676B8103" w:rsidR="008844D0" w:rsidRDefault="008844D0">
      <w:pPr>
        <w:pStyle w:val="CommentText"/>
      </w:pPr>
      <w:r>
        <w:rPr>
          <w:rStyle w:val="CommentReference"/>
        </w:rPr>
        <w:annotationRef/>
      </w:r>
      <w:r>
        <w:t>Because species are a fundamental unit of life and evolution it is paramount to understand where species occur to understand life on Earth.</w:t>
      </w:r>
      <w:r w:rsidR="002437DF">
        <w:t xml:space="preserve"> Sort of a fundamental question in ecology and biogeography</w:t>
      </w:r>
    </w:p>
  </w:comment>
  <w:comment w:id="16" w:author="Brian Gerber" w:date="2019-01-25T16:24:00Z" w:initials="BG">
    <w:p w14:paraId="65EA65EF" w14:textId="43D0F39D" w:rsidR="002437DF" w:rsidRDefault="002437DF">
      <w:pPr>
        <w:pStyle w:val="CommentText"/>
      </w:pPr>
      <w:r>
        <w:rPr>
          <w:rStyle w:val="CommentReference"/>
        </w:rPr>
        <w:annotationRef/>
      </w:r>
      <w:r>
        <w:t>I think another sentence is needed on why diversity indices are important.</w:t>
      </w:r>
    </w:p>
  </w:comment>
  <w:comment w:id="18" w:author="Brian Gerber" w:date="2019-01-25T16:22:00Z" w:initials="BG">
    <w:p w14:paraId="22414F18" w14:textId="6D1DD469" w:rsidR="002437DF" w:rsidRDefault="002437DF">
      <w:pPr>
        <w:pStyle w:val="CommentText"/>
      </w:pPr>
      <w:r>
        <w:rPr>
          <w:rStyle w:val="CommentReference"/>
        </w:rPr>
        <w:annotationRef/>
      </w:r>
      <w:r>
        <w:t xml:space="preserve">Maybe more specific on how its affected. </w:t>
      </w:r>
    </w:p>
  </w:comment>
  <w:comment w:id="17" w:author="Nicole" w:date="2019-01-23T08:43:00Z" w:initials="N">
    <w:p w14:paraId="089309F2" w14:textId="767B79AB" w:rsidR="00C17E58" w:rsidRDefault="00C17E58">
      <w:pPr>
        <w:pStyle w:val="CommentText"/>
      </w:pPr>
      <w:r>
        <w:rPr>
          <w:rStyle w:val="CommentReference"/>
        </w:rPr>
        <w:annotationRef/>
      </w:r>
      <w:r>
        <w:t>Citation</w:t>
      </w:r>
    </w:p>
  </w:comment>
  <w:comment w:id="22" w:author="Nicole" w:date="2019-01-23T08:43:00Z" w:initials="N">
    <w:p w14:paraId="411AB6D4" w14:textId="59021BDE" w:rsidR="008E58DD" w:rsidRDefault="008E58DD">
      <w:pPr>
        <w:pStyle w:val="CommentText"/>
      </w:pPr>
      <w:r>
        <w:rPr>
          <w:rStyle w:val="CommentReference"/>
        </w:rPr>
        <w:annotationRef/>
      </w:r>
      <w:r>
        <w:t>Why do we care?</w:t>
      </w:r>
    </w:p>
  </w:comment>
  <w:comment w:id="23" w:author="Brian Gerber" w:date="2019-01-25T16:24:00Z" w:initials="BG">
    <w:p w14:paraId="421EA75A" w14:textId="41045802" w:rsidR="002437DF" w:rsidRDefault="002437DF">
      <w:pPr>
        <w:pStyle w:val="CommentText"/>
      </w:pPr>
      <w:r>
        <w:rPr>
          <w:rStyle w:val="CommentReference"/>
        </w:rPr>
        <w:annotationRef/>
      </w:r>
      <w:r>
        <w:t>Can articulate how we can lead to different conclusions about species distributions with the two measures.</w:t>
      </w:r>
    </w:p>
  </w:comment>
  <w:comment w:id="25" w:author="Graham Forrester" w:date="2019-01-28T10:32:00Z" w:initials="GF">
    <w:p w14:paraId="3DE49FA0" w14:textId="1E0600CC" w:rsidR="00852B65" w:rsidRDefault="00852B65">
      <w:pPr>
        <w:pStyle w:val="CommentText"/>
      </w:pPr>
      <w:r>
        <w:rPr>
          <w:rStyle w:val="CommentReference"/>
        </w:rPr>
        <w:annotationRef/>
      </w:r>
      <w:r>
        <w:t>Perhaps at the end of this paragraph you can say that, in this study, you are focusing on aspects of biodiversity that measure species richness and relative abundance (through indices of diversity and evenness).</w:t>
      </w:r>
    </w:p>
  </w:comment>
  <w:comment w:id="26" w:author="Nicole" w:date="2019-01-23T08:43:00Z" w:initials="N">
    <w:p w14:paraId="3BDFEF37" w14:textId="59FC1C48" w:rsidR="00B36635" w:rsidRDefault="00B36635">
      <w:pPr>
        <w:pStyle w:val="CommentText"/>
      </w:pPr>
      <w:r>
        <w:rPr>
          <w:rStyle w:val="CommentReference"/>
        </w:rPr>
        <w:annotationRef/>
      </w:r>
      <w:r>
        <w:t>I’m still working on this part to make the transition from</w:t>
      </w:r>
      <w:r w:rsidR="0093430E">
        <w:t xml:space="preserve"> biodiversity measures to surrogates more clear</w:t>
      </w:r>
    </w:p>
  </w:comment>
  <w:comment w:id="30" w:author="Graham Forrester" w:date="2019-01-28T10:34:00Z" w:initials="GF">
    <w:p w14:paraId="67595CF6" w14:textId="29544543" w:rsidR="00852B65" w:rsidRDefault="00852B65">
      <w:pPr>
        <w:pStyle w:val="CommentText"/>
      </w:pPr>
      <w:r>
        <w:rPr>
          <w:rStyle w:val="CommentReference"/>
        </w:rPr>
        <w:annotationRef/>
      </w:r>
      <w:r>
        <w:t>I agree with Brian that you need to be clearer about proxies and surrogates.  Here is the place to introduce the concept of proxies more carefully.</w:t>
      </w:r>
    </w:p>
  </w:comment>
  <w:comment w:id="31" w:author="Brian Gerber" w:date="2019-01-25T16:26:00Z" w:initials="BG">
    <w:p w14:paraId="5EB109CF" w14:textId="17FA1625" w:rsidR="002437DF" w:rsidRDefault="002437DF">
      <w:pPr>
        <w:pStyle w:val="CommentText"/>
      </w:pPr>
      <w:r>
        <w:rPr>
          <w:rStyle w:val="CommentReference"/>
        </w:rPr>
        <w:annotationRef/>
      </w:r>
      <w:r>
        <w:t>But what are proxies. So far not defined. Maybe an example. Next paragraph moves into surrogates. Are surrogates and proxies the same thing? Does the similarity/difference matter for the context of your work? If not, just focus on one of them.</w:t>
      </w:r>
    </w:p>
  </w:comment>
  <w:comment w:id="33" w:author="Graham Forrester" w:date="2019-01-28T10:35:00Z" w:initials="GF">
    <w:p w14:paraId="20F1D2B7" w14:textId="6C8993F4" w:rsidR="00852B65" w:rsidRDefault="00852B65">
      <w:pPr>
        <w:pStyle w:val="CommentText"/>
      </w:pPr>
      <w:r>
        <w:rPr>
          <w:rStyle w:val="CommentReference"/>
        </w:rPr>
        <w:annotationRef/>
      </w:r>
      <w:r>
        <w:t>I agree this is the place to discuss proxies.</w:t>
      </w:r>
    </w:p>
  </w:comment>
  <w:comment w:id="35" w:author="Graham Forrester" w:date="2019-01-28T10:37:00Z" w:initials="GF">
    <w:p w14:paraId="48D4C735" w14:textId="37B59DA7" w:rsidR="00BB0E57" w:rsidRDefault="00BB0E57">
      <w:pPr>
        <w:pStyle w:val="CommentText"/>
      </w:pPr>
      <w:r>
        <w:rPr>
          <w:rStyle w:val="CommentReference"/>
        </w:rPr>
        <w:annotationRef/>
      </w:r>
      <w:r>
        <w:t>Elaborate on surrogates here.  I have the impression that surrogates include two features (1) simplicity (2) extrapolating from one measured subset to a different, or more complete, set of species.</w:t>
      </w:r>
    </w:p>
  </w:comment>
  <w:comment w:id="40" w:author="Brian Gerber" w:date="2019-01-25T13:36:00Z" w:initials="BG">
    <w:p w14:paraId="0105CF67" w14:textId="44689BA7" w:rsidR="008844D0" w:rsidRDefault="008844D0">
      <w:pPr>
        <w:pStyle w:val="CommentText"/>
      </w:pPr>
      <w:r>
        <w:rPr>
          <w:rStyle w:val="CommentReference"/>
        </w:rPr>
        <w:annotationRef/>
      </w:r>
      <w:r>
        <w:t>Merge citations</w:t>
      </w:r>
    </w:p>
  </w:comment>
  <w:comment w:id="43" w:author="Brian Gerber" w:date="2019-01-25T16:28:00Z" w:initials="BG">
    <w:p w14:paraId="70304B00" w14:textId="0EDBCB2E" w:rsidR="002437DF" w:rsidRDefault="002437DF">
      <w:pPr>
        <w:pStyle w:val="CommentText"/>
      </w:pPr>
      <w:r>
        <w:rPr>
          <w:rStyle w:val="CommentReference"/>
        </w:rPr>
        <w:annotationRef/>
      </w:r>
      <w:r>
        <w:t xml:space="preserve">Need to clearly say what this assumption is in previous </w:t>
      </w:r>
      <w:r w:rsidR="008F5690">
        <w:t>paragraph</w:t>
      </w:r>
    </w:p>
  </w:comment>
  <w:comment w:id="44" w:author="Brian Gerber" w:date="2019-01-25T16:29:00Z" w:initials="BG">
    <w:p w14:paraId="15B60169" w14:textId="278CE7DF" w:rsidR="002437DF" w:rsidRDefault="002437DF">
      <w:pPr>
        <w:pStyle w:val="CommentText"/>
      </w:pPr>
      <w:r>
        <w:rPr>
          <w:rStyle w:val="CommentReference"/>
        </w:rPr>
        <w:annotationRef/>
      </w:r>
      <w:r>
        <w:t>Follow up sentence should specifically what this means</w:t>
      </w:r>
    </w:p>
  </w:comment>
  <w:comment w:id="46" w:author="Brian Gerber" w:date="2019-01-25T16:29:00Z" w:initials="BG">
    <w:p w14:paraId="63A815D9" w14:textId="0B23451F" w:rsidR="002437DF" w:rsidRDefault="002437DF">
      <w:pPr>
        <w:pStyle w:val="CommentText"/>
      </w:pPr>
      <w:r>
        <w:rPr>
          <w:rStyle w:val="CommentReference"/>
        </w:rPr>
        <w:annotationRef/>
      </w:r>
      <w:r>
        <w:t>I am not sure if this means it’s a good surrogate or not.</w:t>
      </w:r>
    </w:p>
  </w:comment>
  <w:comment w:id="47" w:author="Brian Gerber" w:date="2019-01-25T16:40:00Z" w:initials="BG">
    <w:p w14:paraId="43132462" w14:textId="2E3DAF70" w:rsidR="007B447B" w:rsidRDefault="007B447B">
      <w:pPr>
        <w:pStyle w:val="CommentText"/>
      </w:pPr>
      <w:r>
        <w:rPr>
          <w:rStyle w:val="CommentReference"/>
        </w:rPr>
        <w:annotationRef/>
      </w:r>
      <w:r>
        <w:t>Since this work is based on temporal consistency of a surrogate, I think more focus should be one why this is meaningful and why it may or may not be true in coral and other systems.</w:t>
      </w:r>
    </w:p>
  </w:comment>
  <w:comment w:id="48" w:author="Brian Gerber" w:date="2019-01-25T16:30:00Z" w:initials="BG">
    <w:p w14:paraId="14C8D18C" w14:textId="7FF07F37" w:rsidR="008F5690" w:rsidRDefault="008F5690">
      <w:pPr>
        <w:pStyle w:val="CommentText"/>
      </w:pPr>
      <w:r>
        <w:rPr>
          <w:rStyle w:val="CommentReference"/>
        </w:rPr>
        <w:annotationRef/>
      </w:r>
      <w:r>
        <w:t>I don’t know what this means.</w:t>
      </w:r>
    </w:p>
  </w:comment>
  <w:comment w:id="50" w:author="Brian Gerber" w:date="2019-01-25T16:31:00Z" w:initials="BG">
    <w:p w14:paraId="484D4FB9" w14:textId="273A3273" w:rsidR="008F5690" w:rsidRDefault="008F5690">
      <w:pPr>
        <w:pStyle w:val="CommentText"/>
      </w:pPr>
      <w:r>
        <w:rPr>
          <w:rStyle w:val="CommentReference"/>
        </w:rPr>
        <w:annotationRef/>
      </w:r>
      <w:r>
        <w:t>Does this sentence contradict the previous one?</w:t>
      </w:r>
    </w:p>
  </w:comment>
  <w:comment w:id="52" w:author="Brian Gerber" w:date="2019-01-25T16:39:00Z" w:initials="BG">
    <w:p w14:paraId="1F4D1CA7" w14:textId="0B1F191D" w:rsidR="007B447B" w:rsidRDefault="007B447B">
      <w:pPr>
        <w:pStyle w:val="CommentText"/>
      </w:pPr>
      <w:r>
        <w:rPr>
          <w:rStyle w:val="CommentReference"/>
        </w:rPr>
        <w:annotationRef/>
      </w:r>
      <w:r>
        <w:t>What information?</w:t>
      </w:r>
    </w:p>
  </w:comment>
  <w:comment w:id="53" w:author="Brian Gerber" w:date="2019-01-25T16:39:00Z" w:initials="BG">
    <w:p w14:paraId="2912B6F1" w14:textId="08B1927B" w:rsidR="007B447B" w:rsidRDefault="007B447B">
      <w:pPr>
        <w:pStyle w:val="CommentText"/>
      </w:pPr>
      <w:r>
        <w:rPr>
          <w:rStyle w:val="CommentReference"/>
        </w:rPr>
        <w:annotationRef/>
      </w:r>
      <w:r>
        <w:t>What scales?</w:t>
      </w:r>
    </w:p>
  </w:comment>
  <w:comment w:id="54" w:author="Graham Forrester" w:date="2019-01-28T10:39:00Z" w:initials="GF">
    <w:p w14:paraId="5C3A6466" w14:textId="59F02A8D" w:rsidR="00B86ED2" w:rsidRDefault="00B86ED2">
      <w:pPr>
        <w:pStyle w:val="CommentText"/>
      </w:pPr>
      <w:r>
        <w:rPr>
          <w:rStyle w:val="CommentReference"/>
        </w:rPr>
        <w:annotationRef/>
      </w:r>
      <w:r>
        <w:t>Here is a suggestion to simplify some potential surrogates</w:t>
      </w:r>
      <w:r w:rsidR="00595E92">
        <w:t>, and set up some specific hypotheses</w:t>
      </w:r>
      <w:r>
        <w:t xml:space="preserve">.  </w:t>
      </w:r>
    </w:p>
    <w:p w14:paraId="695FE4E8" w14:textId="29E2A754" w:rsidR="00E03A52" w:rsidRDefault="00B86ED2" w:rsidP="00A40B98">
      <w:pPr>
        <w:pStyle w:val="CommentText"/>
        <w:numPr>
          <w:ilvl w:val="0"/>
          <w:numId w:val="3"/>
        </w:numPr>
      </w:pPr>
      <w:r>
        <w:t xml:space="preserve"> the most commonly measured </w:t>
      </w:r>
      <w:r w:rsidR="009C14A6">
        <w:t xml:space="preserve">features of coral reefs are hard coral cover (and the cover of other major taxa like algae, sponges, </w:t>
      </w:r>
      <w:proofErr w:type="spellStart"/>
      <w:r w:rsidR="009C14A6">
        <w:t>etc</w:t>
      </w:r>
      <w:proofErr w:type="spellEnd"/>
      <w:r w:rsidR="009C14A6">
        <w:t>) and perhaps structural relief (rugosity).</w:t>
      </w:r>
    </w:p>
    <w:p w14:paraId="03FD40F7" w14:textId="473EAE75" w:rsidR="009C14A6" w:rsidRDefault="009C14A6" w:rsidP="00B86ED2">
      <w:pPr>
        <w:pStyle w:val="CommentText"/>
        <w:numPr>
          <w:ilvl w:val="0"/>
          <w:numId w:val="3"/>
        </w:numPr>
      </w:pPr>
      <w:r>
        <w:t xml:space="preserve"> The</w:t>
      </w:r>
      <w:r w:rsidR="00485303">
        <w:t xml:space="preserve"> temporal decline of these reef features is widely documented, and these</w:t>
      </w:r>
      <w:r>
        <w:t xml:space="preserve"> features are commonly used as </w:t>
      </w:r>
      <w:proofErr w:type="spellStart"/>
      <w:r>
        <w:t>defacto</w:t>
      </w:r>
      <w:proofErr w:type="spellEnd"/>
      <w:r>
        <w:t xml:space="preserve"> surrogates for reef biodiversity</w:t>
      </w:r>
    </w:p>
    <w:p w14:paraId="2FED4A7A" w14:textId="0651BBE3" w:rsidR="009C14A6" w:rsidRDefault="009C14A6" w:rsidP="00B86ED2">
      <w:pPr>
        <w:pStyle w:val="CommentText"/>
        <w:numPr>
          <w:ilvl w:val="0"/>
          <w:numId w:val="3"/>
        </w:numPr>
      </w:pPr>
      <w:r>
        <w:t xml:space="preserve">you will test whether they </w:t>
      </w:r>
      <w:r w:rsidR="00A40B98">
        <w:t xml:space="preserve">actually </w:t>
      </w:r>
      <w:r>
        <w:t xml:space="preserve">act as good surrogates for </w:t>
      </w:r>
      <w:r w:rsidR="00485303">
        <w:t xml:space="preserve">biodiversity of </w:t>
      </w:r>
      <w:r>
        <w:t>two important groups of reef species, fish and sponges</w:t>
      </w:r>
    </w:p>
    <w:p w14:paraId="3C1C28C3" w14:textId="29527AC5" w:rsidR="009C14A6" w:rsidRDefault="009C14A6" w:rsidP="00B86ED2">
      <w:pPr>
        <w:pStyle w:val="CommentText"/>
        <w:numPr>
          <w:ilvl w:val="0"/>
          <w:numId w:val="3"/>
        </w:numPr>
      </w:pPr>
      <w:r>
        <w:t>You will focus on biodiversity proxies for fish and sponges at the species level (species richness, and perhaps diversity and evenness)</w:t>
      </w:r>
    </w:p>
  </w:comment>
  <w:comment w:id="55" w:author="Brian Gerber" w:date="2019-01-25T16:32:00Z" w:initials="BG">
    <w:p w14:paraId="7EAE33B3" w14:textId="269A1183" w:rsidR="008F5690" w:rsidRDefault="008F5690">
      <w:pPr>
        <w:pStyle w:val="CommentText"/>
      </w:pPr>
      <w:r>
        <w:rPr>
          <w:rStyle w:val="CommentReference"/>
        </w:rPr>
        <w:annotationRef/>
      </w:r>
      <w:r>
        <w:t>What is they?</w:t>
      </w:r>
    </w:p>
  </w:comment>
  <w:comment w:id="58" w:author="Brian Gerber" w:date="2019-01-25T16:33:00Z" w:initials="BG">
    <w:p w14:paraId="60B33EEF" w14:textId="77777777" w:rsidR="008F5690" w:rsidRDefault="008F5690">
      <w:pPr>
        <w:pStyle w:val="CommentText"/>
      </w:pPr>
      <w:r>
        <w:rPr>
          <w:rStyle w:val="CommentReference"/>
        </w:rPr>
        <w:annotationRef/>
      </w:r>
      <w:r>
        <w:t>I am confused. Reef fish richness predicts coral diversity better than coral richness. That seems a bit strange, right?</w:t>
      </w:r>
    </w:p>
    <w:p w14:paraId="7F9E965E" w14:textId="6CC007BC" w:rsidR="008F5690" w:rsidRDefault="008F5690">
      <w:pPr>
        <w:pStyle w:val="CommentText"/>
      </w:pPr>
      <w:proofErr w:type="gramStart"/>
      <w:r>
        <w:t>So</w:t>
      </w:r>
      <w:proofErr w:type="gramEnd"/>
      <w:r>
        <w:t xml:space="preserve"> if you wanted to know about coral diversity, you would measure reef fish.</w:t>
      </w:r>
    </w:p>
  </w:comment>
  <w:comment w:id="60" w:author="Brian Gerber" w:date="2019-01-25T16:34:00Z" w:initials="BG">
    <w:p w14:paraId="6282EAE6" w14:textId="3EEFC2C3" w:rsidR="008F5690" w:rsidRDefault="008F5690">
      <w:pPr>
        <w:pStyle w:val="CommentText"/>
      </w:pPr>
      <w:r>
        <w:rPr>
          <w:rStyle w:val="CommentReference"/>
        </w:rPr>
        <w:annotationRef/>
      </w:r>
      <w:r>
        <w:t xml:space="preserve">This doesn’t follow the </w:t>
      </w:r>
      <w:r w:rsidR="00066945">
        <w:t>previous</w:t>
      </w:r>
      <w:r>
        <w:t xml:space="preserve"> sentence, which is about time.</w:t>
      </w:r>
    </w:p>
  </w:comment>
  <w:comment w:id="61" w:author="Graham Forrester" w:date="2019-01-28T11:07:00Z" w:initials="GF">
    <w:p w14:paraId="2C6F359E" w14:textId="61F8C13D" w:rsidR="00485303" w:rsidRDefault="00485303">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w:t>
      </w:r>
      <w:r w:rsidR="00B102E8">
        <w:t>By biodiversity, w</w:t>
      </w:r>
      <w:r>
        <w:t xml:space="preserve">e </w:t>
      </w:r>
      <w:r w:rsidR="00B102E8">
        <w:t>mean</w:t>
      </w:r>
      <w:r>
        <w:t xml:space="preserve"> species-level diversity of two important reef taxa - fish and sponges. </w:t>
      </w:r>
    </w:p>
  </w:comment>
  <w:comment w:id="65" w:author="Graham Forrester" w:date="2019-01-28T11:11:00Z" w:initials="GF">
    <w:p w14:paraId="25DD0744" w14:textId="2819CC4E" w:rsidR="00D275F6" w:rsidRDefault="00D275F6">
      <w:pPr>
        <w:pStyle w:val="CommentText"/>
      </w:pPr>
      <w:r>
        <w:rPr>
          <w:rStyle w:val="CommentReference"/>
        </w:rPr>
        <w:annotationRef/>
      </w:r>
      <w:r>
        <w:t>My suggestion about “limited monitoring resources” can be used to justify picking total coral cover as a key surrogate.</w:t>
      </w:r>
    </w:p>
  </w:comment>
  <w:comment w:id="68" w:author="Graham Forrester" w:date="2019-01-28T11:13:00Z" w:initials="GF">
    <w:p w14:paraId="00BFA488" w14:textId="2BA47F75" w:rsidR="00D275F6" w:rsidRDefault="00D275F6">
      <w:pPr>
        <w:pStyle w:val="CommentText"/>
      </w:pPr>
      <w:r>
        <w:rPr>
          <w:rStyle w:val="CommentReference"/>
        </w:rPr>
        <w:annotationRef/>
      </w:r>
      <w:r>
        <w:t xml:space="preserve">We can also use “rugosity” as a simple surrogate for the same reason.  That is, we will test the hypothesis that reef architecture is a </w:t>
      </w:r>
      <w:r w:rsidR="006F2382">
        <w:t xml:space="preserve">simple surrogate </w:t>
      </w:r>
      <w:r>
        <w:t>for predicting fish biodiversity</w:t>
      </w:r>
      <w:r w:rsidR="006F2382">
        <w:t xml:space="preserve"> because fish respond </w:t>
      </w:r>
      <w:r w:rsidR="00BA6EAF">
        <w:t xml:space="preserve">primarily </w:t>
      </w:r>
      <w:r w:rsidR="006F2382">
        <w:t>to the structure of the reef</w:t>
      </w:r>
      <w:r w:rsidR="00BA6EAF">
        <w:t xml:space="preserve"> (rather than its biological features)</w:t>
      </w:r>
      <w:r>
        <w:t>.</w:t>
      </w:r>
    </w:p>
  </w:comment>
  <w:comment w:id="81" w:author="Graham Forrester" w:date="2019-01-28T18:34:00Z" w:initials="GF">
    <w:p w14:paraId="08A1B1F5" w14:textId="4798450A" w:rsidR="00A40B98" w:rsidRDefault="00A40B98">
      <w:pPr>
        <w:pStyle w:val="CommentText"/>
      </w:pPr>
      <w:r>
        <w:rPr>
          <w:rStyle w:val="CommentReference"/>
        </w:rPr>
        <w:annotationRef/>
      </w:r>
      <w:r>
        <w:t xml:space="preserve">From here on, this feels like a sequence of notes more than a polished draft, so </w:t>
      </w:r>
      <w:proofErr w:type="spellStart"/>
      <w:proofErr w:type="gramStart"/>
      <w:r>
        <w:t>lets</w:t>
      </w:r>
      <w:proofErr w:type="spellEnd"/>
      <w:proofErr w:type="gramEnd"/>
      <w:r>
        <w:t xml:space="preserve"> talk about what bits should be included and what sequence they should be presented in.</w:t>
      </w:r>
    </w:p>
  </w:comment>
  <w:comment w:id="101" w:author="Nicole" w:date="2019-01-23T08:4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5B8D4" w15:done="0"/>
  <w15:commentEx w15:paraId="02CFEFD1" w15:done="0"/>
  <w15:commentEx w15:paraId="1C41E35E" w15:done="0"/>
  <w15:commentEx w15:paraId="4D5AB4DD" w15:done="0"/>
  <w15:commentEx w15:paraId="1F22FBCA" w15:paraIdParent="4D5AB4DD" w15:done="0"/>
  <w15:commentEx w15:paraId="65EA65EF" w15:done="0"/>
  <w15:commentEx w15:paraId="22414F18" w15:done="0"/>
  <w15:commentEx w15:paraId="089309F2" w15:done="0"/>
  <w15:commentEx w15:paraId="411AB6D4" w15:done="0"/>
  <w15:commentEx w15:paraId="421EA75A" w15:paraIdParent="411AB6D4" w15:done="0"/>
  <w15:commentEx w15:paraId="3DE49FA0" w15:done="0"/>
  <w15:commentEx w15:paraId="3BDFEF37" w15:done="0"/>
  <w15:commentEx w15:paraId="67595CF6" w15:done="0"/>
  <w15:commentEx w15:paraId="5EB109CF" w15:done="0"/>
  <w15:commentEx w15:paraId="20F1D2B7" w15:done="0"/>
  <w15:commentEx w15:paraId="48D4C735" w15:done="0"/>
  <w15:commentEx w15:paraId="0105CF67" w15:done="0"/>
  <w15:commentEx w15:paraId="70304B00" w15:done="0"/>
  <w15:commentEx w15:paraId="15B60169" w15:done="0"/>
  <w15:commentEx w15:paraId="63A815D9" w15:done="0"/>
  <w15:commentEx w15:paraId="43132462" w15:done="0"/>
  <w15:commentEx w15:paraId="14C8D18C" w15:done="0"/>
  <w15:commentEx w15:paraId="484D4FB9" w15:done="0"/>
  <w15:commentEx w15:paraId="1F4D1CA7" w15:done="0"/>
  <w15:commentEx w15:paraId="2912B6F1" w15:done="0"/>
  <w15:commentEx w15:paraId="3C1C28C3" w15:done="0"/>
  <w15:commentEx w15:paraId="7EAE33B3" w15:done="0"/>
  <w15:commentEx w15:paraId="7F9E965E" w15:done="0"/>
  <w15:commentEx w15:paraId="6282EAE6" w15:done="0"/>
  <w15:commentEx w15:paraId="2C6F359E" w15:done="0"/>
  <w15:commentEx w15:paraId="25DD0744" w15:done="0"/>
  <w15:commentEx w15:paraId="00BFA488"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5B8D4" w16cid:durableId="1FF95828"/>
  <w16cid:commentId w16cid:paraId="02CFEFD1" w16cid:durableId="1FF58BA9"/>
  <w16cid:commentId w16cid:paraId="1C41E35E" w16cid:durableId="1FF958A8"/>
  <w16cid:commentId w16cid:paraId="4D5AB4DD" w16cid:durableId="1FF58B0A"/>
  <w16cid:commentId w16cid:paraId="1F22FBCA" w16cid:durableId="1FF58E7E"/>
  <w16cid:commentId w16cid:paraId="65EA65EF" w16cid:durableId="1FF5B6C4"/>
  <w16cid:commentId w16cid:paraId="22414F18" w16cid:durableId="1FF5B62C"/>
  <w16cid:commentId w16cid:paraId="089309F2" w16cid:durableId="1FF58B0B"/>
  <w16cid:commentId w16cid:paraId="411AB6D4" w16cid:durableId="1FF58B0C"/>
  <w16cid:commentId w16cid:paraId="421EA75A" w16cid:durableId="1FF5B6DB"/>
  <w16cid:commentId w16cid:paraId="3DE49FA0" w16cid:durableId="1FF958D7"/>
  <w16cid:commentId w16cid:paraId="3BDFEF37" w16cid:durableId="1FF58B0D"/>
  <w16cid:commentId w16cid:paraId="67595CF6" w16cid:durableId="1FF9593F"/>
  <w16cid:commentId w16cid:paraId="5EB109CF" w16cid:durableId="1FF5B71F"/>
  <w16cid:commentId w16cid:paraId="20F1D2B7" w16cid:durableId="1FF95981"/>
  <w16cid:commentId w16cid:paraId="48D4C735" w16cid:durableId="1FF959E8"/>
  <w16cid:commentId w16cid:paraId="0105CF67" w16cid:durableId="1FF58F73"/>
  <w16cid:commentId w16cid:paraId="70304B00" w16cid:durableId="1FF5B7B6"/>
  <w16cid:commentId w16cid:paraId="15B60169" w16cid:durableId="1FF5B7D0"/>
  <w16cid:commentId w16cid:paraId="63A815D9" w16cid:durableId="1FF5B7FF"/>
  <w16cid:commentId w16cid:paraId="43132462" w16cid:durableId="1FF5BA6D"/>
  <w16cid:commentId w16cid:paraId="14C8D18C" w16cid:durableId="1FF5B816"/>
  <w16cid:commentId w16cid:paraId="484D4FB9" w16cid:durableId="1FF5B85B"/>
  <w16cid:commentId w16cid:paraId="1F4D1CA7" w16cid:durableId="1FF5BA57"/>
  <w16cid:commentId w16cid:paraId="2912B6F1" w16cid:durableId="1FF5BA4F"/>
  <w16cid:commentId w16cid:paraId="3C1C28C3" w16cid:durableId="1FF95A74"/>
  <w16cid:commentId w16cid:paraId="7EAE33B3" w16cid:durableId="1FF5B884"/>
  <w16cid:commentId w16cid:paraId="7F9E965E" w16cid:durableId="1FF5B8BF"/>
  <w16cid:commentId w16cid:paraId="6282EAE6" w16cid:durableId="1FF5B8FA"/>
  <w16cid:commentId w16cid:paraId="2C6F359E" w16cid:durableId="1FF960D5"/>
  <w16cid:commentId w16cid:paraId="25DD0744" w16cid:durableId="1FF961EE"/>
  <w16cid:commentId w16cid:paraId="00BFA488" w16cid:durableId="1FF9623C"/>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307D5" w14:textId="77777777" w:rsidR="00F2723C" w:rsidRDefault="00F2723C">
      <w:r>
        <w:separator/>
      </w:r>
    </w:p>
  </w:endnote>
  <w:endnote w:type="continuationSeparator" w:id="0">
    <w:p w14:paraId="117E1038" w14:textId="77777777" w:rsidR="00F2723C" w:rsidRDefault="00F27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10</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4B9650" w14:textId="77777777" w:rsidR="00F2723C" w:rsidRDefault="00F2723C">
      <w:r>
        <w:separator/>
      </w:r>
    </w:p>
  </w:footnote>
  <w:footnote w:type="continuationSeparator" w:id="0">
    <w:p w14:paraId="55F08085" w14:textId="77777777" w:rsidR="00F2723C" w:rsidRDefault="00F272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AF"/>
    <w:rsid w:val="000056FD"/>
    <w:rsid w:val="00015033"/>
    <w:rsid w:val="00040576"/>
    <w:rsid w:val="000454EC"/>
    <w:rsid w:val="000560AF"/>
    <w:rsid w:val="00063837"/>
    <w:rsid w:val="00066945"/>
    <w:rsid w:val="00084CE8"/>
    <w:rsid w:val="0009402B"/>
    <w:rsid w:val="000A53A5"/>
    <w:rsid w:val="000B29A6"/>
    <w:rsid w:val="000B36F3"/>
    <w:rsid w:val="000C1943"/>
    <w:rsid w:val="000C7138"/>
    <w:rsid w:val="000D4362"/>
    <w:rsid w:val="000E3140"/>
    <w:rsid w:val="000E6FE1"/>
    <w:rsid w:val="00100945"/>
    <w:rsid w:val="00107355"/>
    <w:rsid w:val="00107F9C"/>
    <w:rsid w:val="00114557"/>
    <w:rsid w:val="0011732D"/>
    <w:rsid w:val="00121E17"/>
    <w:rsid w:val="001359E6"/>
    <w:rsid w:val="0014500F"/>
    <w:rsid w:val="00150075"/>
    <w:rsid w:val="00161389"/>
    <w:rsid w:val="00166447"/>
    <w:rsid w:val="001669DB"/>
    <w:rsid w:val="00167A08"/>
    <w:rsid w:val="0018077E"/>
    <w:rsid w:val="00185875"/>
    <w:rsid w:val="001905E3"/>
    <w:rsid w:val="00195431"/>
    <w:rsid w:val="001B5A05"/>
    <w:rsid w:val="001B7F7A"/>
    <w:rsid w:val="001C54E0"/>
    <w:rsid w:val="001C59C7"/>
    <w:rsid w:val="001D33E7"/>
    <w:rsid w:val="001E31C1"/>
    <w:rsid w:val="00211979"/>
    <w:rsid w:val="00213D75"/>
    <w:rsid w:val="002222F5"/>
    <w:rsid w:val="0022242E"/>
    <w:rsid w:val="002358EB"/>
    <w:rsid w:val="002437DF"/>
    <w:rsid w:val="0026476E"/>
    <w:rsid w:val="00294D79"/>
    <w:rsid w:val="00297EA0"/>
    <w:rsid w:val="00314DC1"/>
    <w:rsid w:val="00345AA8"/>
    <w:rsid w:val="00365A66"/>
    <w:rsid w:val="00380A89"/>
    <w:rsid w:val="00397CE8"/>
    <w:rsid w:val="003A0710"/>
    <w:rsid w:val="003A1FEA"/>
    <w:rsid w:val="003A3E52"/>
    <w:rsid w:val="003A6AA7"/>
    <w:rsid w:val="003B04C7"/>
    <w:rsid w:val="003B4A9F"/>
    <w:rsid w:val="003B6B73"/>
    <w:rsid w:val="003D38B1"/>
    <w:rsid w:val="003D5B02"/>
    <w:rsid w:val="003E4205"/>
    <w:rsid w:val="004023F3"/>
    <w:rsid w:val="00441CA2"/>
    <w:rsid w:val="00447DE7"/>
    <w:rsid w:val="0045141F"/>
    <w:rsid w:val="004560C3"/>
    <w:rsid w:val="004822AC"/>
    <w:rsid w:val="00485303"/>
    <w:rsid w:val="004A0AC2"/>
    <w:rsid w:val="004A3292"/>
    <w:rsid w:val="004B5893"/>
    <w:rsid w:val="004B69C8"/>
    <w:rsid w:val="004C3BDB"/>
    <w:rsid w:val="004E7FA9"/>
    <w:rsid w:val="0050253C"/>
    <w:rsid w:val="00514541"/>
    <w:rsid w:val="0051515C"/>
    <w:rsid w:val="00521F88"/>
    <w:rsid w:val="00524ABC"/>
    <w:rsid w:val="00532B8F"/>
    <w:rsid w:val="005420AE"/>
    <w:rsid w:val="0056182E"/>
    <w:rsid w:val="0057203E"/>
    <w:rsid w:val="00584F78"/>
    <w:rsid w:val="00587583"/>
    <w:rsid w:val="00595E92"/>
    <w:rsid w:val="0059757C"/>
    <w:rsid w:val="005B1018"/>
    <w:rsid w:val="005B205E"/>
    <w:rsid w:val="005D27E4"/>
    <w:rsid w:val="005E0B12"/>
    <w:rsid w:val="005E1A0C"/>
    <w:rsid w:val="00605415"/>
    <w:rsid w:val="006165A3"/>
    <w:rsid w:val="006265F1"/>
    <w:rsid w:val="00634FF5"/>
    <w:rsid w:val="0063779F"/>
    <w:rsid w:val="00672F8E"/>
    <w:rsid w:val="006757D5"/>
    <w:rsid w:val="006776C7"/>
    <w:rsid w:val="006837B3"/>
    <w:rsid w:val="006B0F06"/>
    <w:rsid w:val="006B3A65"/>
    <w:rsid w:val="006C38CA"/>
    <w:rsid w:val="006C6467"/>
    <w:rsid w:val="006D0EBA"/>
    <w:rsid w:val="006E0A21"/>
    <w:rsid w:val="006F1C0E"/>
    <w:rsid w:val="006F2382"/>
    <w:rsid w:val="006F7259"/>
    <w:rsid w:val="007175A5"/>
    <w:rsid w:val="0072609A"/>
    <w:rsid w:val="007520C9"/>
    <w:rsid w:val="007629C0"/>
    <w:rsid w:val="0076482D"/>
    <w:rsid w:val="00772C15"/>
    <w:rsid w:val="00787565"/>
    <w:rsid w:val="007A2FDE"/>
    <w:rsid w:val="007B447B"/>
    <w:rsid w:val="007C093C"/>
    <w:rsid w:val="007C58E3"/>
    <w:rsid w:val="007D7C82"/>
    <w:rsid w:val="007E28F5"/>
    <w:rsid w:val="0080051B"/>
    <w:rsid w:val="00800ACA"/>
    <w:rsid w:val="00807653"/>
    <w:rsid w:val="00815822"/>
    <w:rsid w:val="0084036F"/>
    <w:rsid w:val="008420BD"/>
    <w:rsid w:val="00852B65"/>
    <w:rsid w:val="008667D6"/>
    <w:rsid w:val="00867ABA"/>
    <w:rsid w:val="008844D0"/>
    <w:rsid w:val="00894420"/>
    <w:rsid w:val="0089444B"/>
    <w:rsid w:val="0089692F"/>
    <w:rsid w:val="008B3C0F"/>
    <w:rsid w:val="008C011B"/>
    <w:rsid w:val="008E58DD"/>
    <w:rsid w:val="008E6C59"/>
    <w:rsid w:val="008F5690"/>
    <w:rsid w:val="008F78F4"/>
    <w:rsid w:val="00906B2D"/>
    <w:rsid w:val="00916D7F"/>
    <w:rsid w:val="0093430E"/>
    <w:rsid w:val="009347E3"/>
    <w:rsid w:val="00937694"/>
    <w:rsid w:val="0094103A"/>
    <w:rsid w:val="00966DDB"/>
    <w:rsid w:val="00982985"/>
    <w:rsid w:val="00987EBE"/>
    <w:rsid w:val="00992B04"/>
    <w:rsid w:val="009C14A6"/>
    <w:rsid w:val="009C2C39"/>
    <w:rsid w:val="009F1381"/>
    <w:rsid w:val="009F4DAA"/>
    <w:rsid w:val="009F6551"/>
    <w:rsid w:val="00A01F10"/>
    <w:rsid w:val="00A033FB"/>
    <w:rsid w:val="00A12636"/>
    <w:rsid w:val="00A16487"/>
    <w:rsid w:val="00A21ED1"/>
    <w:rsid w:val="00A323FD"/>
    <w:rsid w:val="00A37816"/>
    <w:rsid w:val="00A40B98"/>
    <w:rsid w:val="00A71B3D"/>
    <w:rsid w:val="00A811F9"/>
    <w:rsid w:val="00A8749F"/>
    <w:rsid w:val="00A905B3"/>
    <w:rsid w:val="00A90DD3"/>
    <w:rsid w:val="00A91483"/>
    <w:rsid w:val="00AA5262"/>
    <w:rsid w:val="00AD70CA"/>
    <w:rsid w:val="00B102E8"/>
    <w:rsid w:val="00B14463"/>
    <w:rsid w:val="00B36635"/>
    <w:rsid w:val="00B43FC7"/>
    <w:rsid w:val="00B52D94"/>
    <w:rsid w:val="00B62CB5"/>
    <w:rsid w:val="00B70C14"/>
    <w:rsid w:val="00B714A3"/>
    <w:rsid w:val="00B825D7"/>
    <w:rsid w:val="00B86EA7"/>
    <w:rsid w:val="00B86ED2"/>
    <w:rsid w:val="00BA6EAF"/>
    <w:rsid w:val="00BB0E57"/>
    <w:rsid w:val="00BD47CE"/>
    <w:rsid w:val="00BE2858"/>
    <w:rsid w:val="00BE304F"/>
    <w:rsid w:val="00BF0D2A"/>
    <w:rsid w:val="00C02277"/>
    <w:rsid w:val="00C11D4B"/>
    <w:rsid w:val="00C17E58"/>
    <w:rsid w:val="00C36A5E"/>
    <w:rsid w:val="00C50853"/>
    <w:rsid w:val="00C65FB9"/>
    <w:rsid w:val="00C66B9C"/>
    <w:rsid w:val="00C66D1E"/>
    <w:rsid w:val="00C8148D"/>
    <w:rsid w:val="00C843B7"/>
    <w:rsid w:val="00C8570D"/>
    <w:rsid w:val="00C930DE"/>
    <w:rsid w:val="00C96844"/>
    <w:rsid w:val="00CC16AE"/>
    <w:rsid w:val="00CC32D0"/>
    <w:rsid w:val="00CC54A8"/>
    <w:rsid w:val="00CD4C98"/>
    <w:rsid w:val="00CF5CC7"/>
    <w:rsid w:val="00D07EAD"/>
    <w:rsid w:val="00D11E75"/>
    <w:rsid w:val="00D167A1"/>
    <w:rsid w:val="00D20B76"/>
    <w:rsid w:val="00D275F6"/>
    <w:rsid w:val="00D3006B"/>
    <w:rsid w:val="00D34A81"/>
    <w:rsid w:val="00D46D6E"/>
    <w:rsid w:val="00D52C11"/>
    <w:rsid w:val="00D530AE"/>
    <w:rsid w:val="00D57408"/>
    <w:rsid w:val="00D60462"/>
    <w:rsid w:val="00D60BE6"/>
    <w:rsid w:val="00D6560C"/>
    <w:rsid w:val="00D72CBD"/>
    <w:rsid w:val="00D92176"/>
    <w:rsid w:val="00D92813"/>
    <w:rsid w:val="00D9415C"/>
    <w:rsid w:val="00D957D8"/>
    <w:rsid w:val="00DA779B"/>
    <w:rsid w:val="00DB7BEB"/>
    <w:rsid w:val="00DD6FC1"/>
    <w:rsid w:val="00DF2A2A"/>
    <w:rsid w:val="00E01D7C"/>
    <w:rsid w:val="00E0265F"/>
    <w:rsid w:val="00E03A52"/>
    <w:rsid w:val="00E60973"/>
    <w:rsid w:val="00EA33EA"/>
    <w:rsid w:val="00EA448A"/>
    <w:rsid w:val="00EB63C7"/>
    <w:rsid w:val="00EB702C"/>
    <w:rsid w:val="00ED45D0"/>
    <w:rsid w:val="00EF29C4"/>
    <w:rsid w:val="00F109D7"/>
    <w:rsid w:val="00F2723C"/>
    <w:rsid w:val="00F275FA"/>
    <w:rsid w:val="00F414E1"/>
    <w:rsid w:val="00F419E1"/>
    <w:rsid w:val="00F62EFD"/>
    <w:rsid w:val="00F736A3"/>
    <w:rsid w:val="00F76CCE"/>
    <w:rsid w:val="00F87C7B"/>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142CA075-8634-4294-BABA-DDF4AE421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D0D57FA-4823-3D4D-BA4D-59EAC5B5B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8</Pages>
  <Words>21278</Words>
  <Characters>12128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3</cp:revision>
  <cp:lastPrinted>2018-08-14T16:15:00Z</cp:lastPrinted>
  <dcterms:created xsi:type="dcterms:W3CDTF">2019-01-25T21:37:00Z</dcterms:created>
  <dcterms:modified xsi:type="dcterms:W3CDTF">2019-01-2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